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50DFC" w:rsidRPr="00980D68" w:rsidRDefault="001F6C8D" w:rsidP="004B6F00">
      <w:pPr>
        <w:pStyle w:val="Nadpis1"/>
        <w:numPr>
          <w:ilvl w:val="0"/>
          <w:numId w:val="0"/>
        </w:numPr>
        <w:ind w:left="432" w:hanging="432"/>
      </w:pPr>
      <w:bookmarkStart w:id="0" w:name="_Toc468643986"/>
      <w:bookmarkStart w:id="1" w:name="_Toc469236425"/>
      <w:bookmarkStart w:id="2" w:name="_Toc470026107"/>
      <w:r w:rsidRPr="00980D68">
        <w:t>ABSTRAKT</w:t>
      </w:r>
      <w:bookmarkEnd w:id="0"/>
      <w:bookmarkEnd w:id="1"/>
      <w:bookmarkEnd w:id="2"/>
    </w:p>
    <w:p w:rsidR="001F6C8D" w:rsidRPr="00980D68" w:rsidRDefault="001F6C8D"/>
    <w:p w:rsidR="001F6C8D" w:rsidRPr="00980D68" w:rsidRDefault="001F6C8D"/>
    <w:p w:rsidR="001F6C8D" w:rsidRPr="00980D68" w:rsidRDefault="001F6C8D"/>
    <w:p w:rsidR="001F6C8D" w:rsidRPr="00980D68" w:rsidRDefault="001F6C8D"/>
    <w:p w:rsidR="001F6C8D" w:rsidRPr="00980D68" w:rsidRDefault="001F6C8D"/>
    <w:p w:rsidR="001F6C8D" w:rsidRPr="00980D68" w:rsidRDefault="001F6C8D" w:rsidP="004B6F00">
      <w:pPr>
        <w:pStyle w:val="Nadpis1"/>
        <w:numPr>
          <w:ilvl w:val="0"/>
          <w:numId w:val="0"/>
        </w:numPr>
        <w:ind w:left="432" w:hanging="432"/>
      </w:pPr>
      <w:bookmarkStart w:id="3" w:name="_Toc468643987"/>
      <w:bookmarkStart w:id="4" w:name="_Toc469236426"/>
      <w:bookmarkStart w:id="5" w:name="_Toc470026108"/>
      <w:r w:rsidRPr="00980D68">
        <w:t>ABSTRACT</w:t>
      </w:r>
      <w:bookmarkEnd w:id="3"/>
      <w:bookmarkEnd w:id="4"/>
      <w:bookmarkEnd w:id="5"/>
    </w:p>
    <w:p w:rsidR="001F6C8D" w:rsidRPr="00980D68" w:rsidRDefault="001F6C8D"/>
    <w:p w:rsidR="001F6C8D" w:rsidRPr="00980D68" w:rsidRDefault="001F6C8D"/>
    <w:p w:rsidR="001F6C8D" w:rsidRPr="00980D68" w:rsidRDefault="001F6C8D"/>
    <w:p w:rsidR="001F6C8D" w:rsidRPr="00980D68" w:rsidRDefault="001F6C8D"/>
    <w:p w:rsidR="001F6C8D" w:rsidRPr="00980D68" w:rsidRDefault="001F6C8D" w:rsidP="004B6F00">
      <w:pPr>
        <w:pStyle w:val="Nadpis1"/>
        <w:numPr>
          <w:ilvl w:val="0"/>
          <w:numId w:val="0"/>
        </w:numPr>
        <w:ind w:left="432" w:hanging="432"/>
      </w:pPr>
      <w:bookmarkStart w:id="6" w:name="_Toc468643988"/>
      <w:bookmarkStart w:id="7" w:name="_Toc469236427"/>
      <w:bookmarkStart w:id="8" w:name="_Toc470026109"/>
      <w:r w:rsidRPr="00980D68">
        <w:t>KLÍČOVÁ SLOVA</w:t>
      </w:r>
      <w:bookmarkEnd w:id="6"/>
      <w:bookmarkEnd w:id="7"/>
      <w:bookmarkEnd w:id="8"/>
    </w:p>
    <w:p w:rsidR="001F6C8D" w:rsidRPr="00980D68" w:rsidRDefault="001F6C8D">
      <w:r w:rsidRPr="00980D68">
        <w:t>Deskriptory, redukce šumu, zlepšování o</w:t>
      </w:r>
      <w:r w:rsidR="008E23F8" w:rsidRPr="00980D68">
        <w:t>brazu, detekce oblastí zájmu</w:t>
      </w:r>
      <w:r w:rsidRPr="00980D68">
        <w:t xml:space="preserve">, </w:t>
      </w:r>
      <w:r w:rsidR="008E23F8" w:rsidRPr="00980D68">
        <w:t>přiřazování klíčových oblastí, detekce tvarů</w:t>
      </w:r>
    </w:p>
    <w:p w:rsidR="001F6C8D" w:rsidRPr="00980D68" w:rsidRDefault="001F6C8D" w:rsidP="004B6F00">
      <w:pPr>
        <w:pStyle w:val="Nadpis1"/>
        <w:numPr>
          <w:ilvl w:val="0"/>
          <w:numId w:val="0"/>
        </w:numPr>
        <w:ind w:left="432" w:hanging="432"/>
      </w:pPr>
      <w:bookmarkStart w:id="9" w:name="_Toc468643989"/>
      <w:bookmarkStart w:id="10" w:name="_Toc469236428"/>
      <w:bookmarkStart w:id="11" w:name="_Toc470026110"/>
      <w:r w:rsidRPr="00980D68">
        <w:t>KEY WORDS</w:t>
      </w:r>
      <w:bookmarkEnd w:id="9"/>
      <w:bookmarkEnd w:id="10"/>
      <w:bookmarkEnd w:id="11"/>
    </w:p>
    <w:p w:rsidR="001F6C8D" w:rsidRPr="00980D68" w:rsidRDefault="008E23F8">
      <w:r w:rsidRPr="00980D68">
        <w:t>Descriptors, noise reduction, image enhancement, detection of reagions of interrest, key regions matching, shape detection</w:t>
      </w:r>
    </w:p>
    <w:p w:rsidR="001F6C8D" w:rsidRPr="00980D68" w:rsidRDefault="001F6C8D">
      <w:r w:rsidRPr="00980D68">
        <w:br w:type="page"/>
      </w:r>
    </w:p>
    <w:p w:rsidR="001F6C8D" w:rsidRPr="00980D68" w:rsidRDefault="001F6C8D"/>
    <w:p w:rsidR="001F6C8D" w:rsidRPr="00980D68" w:rsidRDefault="001F6C8D"/>
    <w:p w:rsidR="001F6C8D" w:rsidRPr="00980D68" w:rsidRDefault="001F6C8D"/>
    <w:p w:rsidR="001F6C8D" w:rsidRPr="00980D68" w:rsidRDefault="001F6C8D"/>
    <w:p w:rsidR="001F6C8D" w:rsidRPr="00980D68" w:rsidRDefault="001F6C8D"/>
    <w:p w:rsidR="001F6C8D" w:rsidRPr="00980D68" w:rsidRDefault="001F6C8D"/>
    <w:p w:rsidR="001F6C8D" w:rsidRPr="00980D68" w:rsidRDefault="001F6C8D"/>
    <w:p w:rsidR="001F6C8D" w:rsidRPr="00980D68" w:rsidRDefault="001F6C8D"/>
    <w:p w:rsidR="001F6C8D" w:rsidRPr="00980D68" w:rsidRDefault="001F6C8D"/>
    <w:p w:rsidR="001F6C8D" w:rsidRPr="00980D68" w:rsidRDefault="001F6C8D"/>
    <w:p w:rsidR="001F6C8D" w:rsidRPr="00980D68" w:rsidRDefault="001F6C8D"/>
    <w:p w:rsidR="001F6C8D" w:rsidRPr="00980D68" w:rsidRDefault="001F6C8D"/>
    <w:p w:rsidR="001F6C8D" w:rsidRPr="00980D68" w:rsidRDefault="001F6C8D" w:rsidP="004B6F00">
      <w:pPr>
        <w:pStyle w:val="Nadpis1"/>
        <w:numPr>
          <w:ilvl w:val="0"/>
          <w:numId w:val="0"/>
        </w:numPr>
        <w:ind w:left="432" w:hanging="432"/>
      </w:pPr>
      <w:bookmarkStart w:id="12" w:name="_Toc468643990"/>
      <w:bookmarkStart w:id="13" w:name="_Toc469236429"/>
      <w:bookmarkStart w:id="14" w:name="_Toc470026111"/>
      <w:r w:rsidRPr="00980D68">
        <w:t>BIBLIOGRAFICKÁ CITACE</w:t>
      </w:r>
      <w:bookmarkEnd w:id="12"/>
      <w:bookmarkEnd w:id="13"/>
      <w:bookmarkEnd w:id="14"/>
    </w:p>
    <w:p w:rsidR="001F6C8D" w:rsidRPr="00980D68" w:rsidRDefault="001F6C8D" w:rsidP="008E23F8">
      <w:r w:rsidRPr="00980D68">
        <w:t xml:space="preserve">LABUDOVÁ, K. Zpracování obrazu pro ovládání robotické ruky. Brno: Vysoké učení technické v Brně, Fakulta elektrotechniky a komunikačních technologií, 2017. </w:t>
      </w:r>
      <w:r w:rsidRPr="00980D68">
        <w:rPr>
          <w:b/>
        </w:rPr>
        <w:t>x</w:t>
      </w:r>
      <w:r w:rsidRPr="00980D68">
        <w:t xml:space="preserve"> s. Vedoucí bakalářské práce Ing. Vratislav Harabiš Ph.D.</w:t>
      </w:r>
    </w:p>
    <w:p w:rsidR="001F6C8D" w:rsidRPr="00980D68" w:rsidRDefault="001F6C8D">
      <w:r w:rsidRPr="00980D68">
        <w:br w:type="page"/>
      </w:r>
    </w:p>
    <w:p w:rsidR="001F6C8D" w:rsidRPr="00980D68" w:rsidRDefault="001F6C8D" w:rsidP="004B6F00">
      <w:pPr>
        <w:pStyle w:val="Nadpis1"/>
        <w:numPr>
          <w:ilvl w:val="0"/>
          <w:numId w:val="0"/>
        </w:numPr>
        <w:ind w:left="432" w:hanging="432"/>
      </w:pPr>
      <w:bookmarkStart w:id="15" w:name="_Toc468643991"/>
      <w:bookmarkStart w:id="16" w:name="_Toc469236430"/>
      <w:bookmarkStart w:id="17" w:name="_Toc470026112"/>
      <w:r w:rsidRPr="00980D68">
        <w:lastRenderedPageBreak/>
        <w:t>PROHLÁŠENÍ</w:t>
      </w:r>
      <w:bookmarkEnd w:id="15"/>
      <w:bookmarkEnd w:id="16"/>
      <w:bookmarkEnd w:id="17"/>
    </w:p>
    <w:p w:rsidR="001F6C8D" w:rsidRPr="00980D68" w:rsidRDefault="001F6C8D">
      <w:r w:rsidRPr="00980D68">
        <w:t xml:space="preserve">Prohlašuji, že svoji seminární práci na téma Zpracování obrazu pro ovládání robotické ruky jsem vypracovala samostatně a pod vedením vedoucího seminární práce a s použitím odborné literatury a dalších informačních zdrojů, které jsou všechny citovány v práci a uvedeny v seznamu literatury na konci této práce. Jako autorka uvedené seminární práce dále prohlašuji, že v souvislosti s vytvořením této seminární práce jsem neporušila autorská práva třetích osob, zejména jsem nezasáhla nedovoleným způsobem do cizích autorských práv osobnostních a/nebo majetkových a jsem si plně vědoma následků porušení ustanovení S 11 a následujících autorského zákona č. 121/2000 Sb., o právu autorském, o právech souvisejících s právem autorským a o změně některých zákonů (autorský zákon), ve znění pozdějších předpisů, včetně možných trestněprávních důsledků vyplývajících z ustanovení části druhé, hlavy VI. díl 4 Trestního zákoníku č. 40/2009 Sb. </w:t>
      </w:r>
    </w:p>
    <w:p w:rsidR="001F6C8D" w:rsidRPr="00980D68" w:rsidRDefault="001F6C8D">
      <w:r w:rsidRPr="00980D68">
        <w:t xml:space="preserve">V Brně dne 3.ledna 2017 </w:t>
      </w:r>
      <w:r w:rsidRPr="00980D68">
        <w:tab/>
      </w:r>
      <w:r w:rsidRPr="00980D68">
        <w:tab/>
      </w:r>
      <w:r w:rsidRPr="00980D68">
        <w:tab/>
      </w:r>
      <w:r w:rsidRPr="00980D68">
        <w:tab/>
      </w:r>
      <w:r w:rsidRPr="00980D68">
        <w:tab/>
        <w:t xml:space="preserve">……………………….. </w:t>
      </w:r>
    </w:p>
    <w:p w:rsidR="001F6C8D" w:rsidRPr="00980D68" w:rsidRDefault="001F6C8D" w:rsidP="001F6C8D">
      <w:pPr>
        <w:ind w:left="4956" w:firstLine="708"/>
      </w:pPr>
      <w:r w:rsidRPr="00980D68">
        <w:t>podpis autora</w:t>
      </w:r>
    </w:p>
    <w:p w:rsidR="001F6C8D" w:rsidRPr="00980D68" w:rsidRDefault="001F6C8D"/>
    <w:p w:rsidR="001F6C8D" w:rsidRPr="00980D68" w:rsidRDefault="001F6C8D"/>
    <w:p w:rsidR="001F6C8D" w:rsidRPr="00980D68" w:rsidRDefault="001F6C8D"/>
    <w:p w:rsidR="001F6C8D" w:rsidRPr="00980D68" w:rsidRDefault="001F6C8D"/>
    <w:p w:rsidR="001F6C8D" w:rsidRPr="00980D68" w:rsidRDefault="001F6C8D"/>
    <w:p w:rsidR="001F6C8D" w:rsidRPr="00980D68" w:rsidRDefault="001F6C8D"/>
    <w:p w:rsidR="001F6C8D" w:rsidRPr="00980D68" w:rsidRDefault="001F6C8D"/>
    <w:p w:rsidR="001F6C8D" w:rsidRPr="00980D68" w:rsidRDefault="001F6C8D" w:rsidP="004B6F00">
      <w:pPr>
        <w:pStyle w:val="Nadpis1"/>
        <w:numPr>
          <w:ilvl w:val="0"/>
          <w:numId w:val="0"/>
        </w:numPr>
        <w:ind w:left="432" w:hanging="432"/>
      </w:pPr>
      <w:bookmarkStart w:id="18" w:name="_Toc468643992"/>
      <w:bookmarkStart w:id="19" w:name="_Toc469236431"/>
      <w:bookmarkStart w:id="20" w:name="_Toc470026113"/>
      <w:r w:rsidRPr="00980D68">
        <w:t>PODĚKOVÁNÍ</w:t>
      </w:r>
      <w:bookmarkEnd w:id="18"/>
      <w:bookmarkEnd w:id="19"/>
      <w:bookmarkEnd w:id="20"/>
    </w:p>
    <w:p w:rsidR="001F6C8D" w:rsidRPr="00980D68" w:rsidRDefault="001F6C8D" w:rsidP="008E23F8">
      <w:r w:rsidRPr="00980D68">
        <w:t>Děkuji vedoucímu bakalářské práce Ing. Vratislavu Harabišovi Ph.D. za účinnou metodickou, pedagogickou a odbornou pomoc a další cenné rady při zpracování mé seminární práce.</w:t>
      </w:r>
    </w:p>
    <w:p w:rsidR="001F6C8D" w:rsidRPr="00980D68" w:rsidRDefault="001F6C8D" w:rsidP="008E23F8">
      <w:r w:rsidRPr="00980D68">
        <w:t>V Brně dne 3. ledna 2017</w:t>
      </w:r>
      <w:r w:rsidRPr="00980D68">
        <w:tab/>
      </w:r>
      <w:r w:rsidRPr="00980D68">
        <w:tab/>
      </w:r>
      <w:r w:rsidRPr="00980D68">
        <w:tab/>
      </w:r>
      <w:r w:rsidRPr="00980D68">
        <w:tab/>
      </w:r>
      <w:r w:rsidRPr="00980D68">
        <w:tab/>
        <w:t xml:space="preserve"> ………………………….</w:t>
      </w:r>
    </w:p>
    <w:p w:rsidR="001F6C8D" w:rsidRPr="00980D68" w:rsidRDefault="001F6C8D" w:rsidP="008E23F8">
      <w:pPr>
        <w:ind w:left="5664" w:firstLine="708"/>
      </w:pPr>
      <w:r w:rsidRPr="00980D68">
        <w:t>podpis autora</w:t>
      </w:r>
    </w:p>
    <w:p w:rsidR="001F6C8D" w:rsidRPr="00980D68" w:rsidRDefault="001F6C8D">
      <w:r w:rsidRPr="00980D68">
        <w:br w:type="page"/>
      </w:r>
    </w:p>
    <w:p w:rsidR="001F6C8D" w:rsidRPr="00980D68" w:rsidRDefault="008E23F8" w:rsidP="004B6F00">
      <w:pPr>
        <w:pStyle w:val="Nadpis1"/>
        <w:numPr>
          <w:ilvl w:val="0"/>
          <w:numId w:val="0"/>
        </w:numPr>
        <w:ind w:left="432" w:hanging="432"/>
      </w:pPr>
      <w:bookmarkStart w:id="21" w:name="_Toc468643993"/>
      <w:bookmarkStart w:id="22" w:name="_Toc469236432"/>
      <w:bookmarkStart w:id="23" w:name="_Toc470026114"/>
      <w:r w:rsidRPr="00980D68">
        <w:lastRenderedPageBreak/>
        <w:t>OBSAH</w:t>
      </w:r>
      <w:bookmarkStart w:id="24" w:name="_GoBack"/>
      <w:bookmarkEnd w:id="21"/>
      <w:bookmarkEnd w:id="22"/>
      <w:bookmarkEnd w:id="23"/>
      <w:bookmarkEnd w:id="24"/>
    </w:p>
    <w:sdt>
      <w:sdtPr>
        <w:id w:val="1267195275"/>
        <w:docPartObj>
          <w:docPartGallery w:val="Table of Contents"/>
          <w:docPartUnique/>
        </w:docPartObj>
      </w:sdtPr>
      <w:sdtEndPr>
        <w:rPr>
          <w:b/>
          <w:bCs/>
        </w:rPr>
      </w:sdtEndPr>
      <w:sdtContent>
        <w:p w:rsidR="007227BE" w:rsidRDefault="004B6F00">
          <w:pPr>
            <w:pStyle w:val="Obsah1"/>
            <w:tabs>
              <w:tab w:val="right" w:leader="dot" w:pos="9062"/>
            </w:tabs>
            <w:rPr>
              <w:rFonts w:asciiTheme="minorHAnsi" w:eastAsiaTheme="minorEastAsia" w:hAnsiTheme="minorHAnsi"/>
              <w:noProof/>
              <w:sz w:val="22"/>
              <w:lang w:eastAsia="cs-CZ"/>
            </w:rPr>
          </w:pPr>
          <w:r w:rsidRPr="00980D68">
            <w:fldChar w:fldCharType="begin"/>
          </w:r>
          <w:r w:rsidRPr="00980D68">
            <w:instrText xml:space="preserve"> TOC \o "1-3" \h \z \u </w:instrText>
          </w:r>
          <w:r w:rsidRPr="00980D68">
            <w:fldChar w:fldCharType="separate"/>
          </w:r>
          <w:hyperlink w:anchor="_Toc470026116" w:history="1">
            <w:r w:rsidR="007227BE" w:rsidRPr="00450542">
              <w:rPr>
                <w:rStyle w:val="Hypertextovodkaz"/>
                <w:noProof/>
              </w:rPr>
              <w:t>ÚVOD</w:t>
            </w:r>
            <w:r w:rsidR="007227BE">
              <w:rPr>
                <w:noProof/>
                <w:webHidden/>
              </w:rPr>
              <w:tab/>
            </w:r>
            <w:r w:rsidR="007227BE">
              <w:rPr>
                <w:noProof/>
                <w:webHidden/>
              </w:rPr>
              <w:fldChar w:fldCharType="begin"/>
            </w:r>
            <w:r w:rsidR="007227BE">
              <w:rPr>
                <w:noProof/>
                <w:webHidden/>
              </w:rPr>
              <w:instrText xml:space="preserve"> PAGEREF _Toc470026116 \h </w:instrText>
            </w:r>
            <w:r w:rsidR="007227BE">
              <w:rPr>
                <w:noProof/>
                <w:webHidden/>
              </w:rPr>
            </w:r>
            <w:r w:rsidR="007227BE">
              <w:rPr>
                <w:noProof/>
                <w:webHidden/>
              </w:rPr>
              <w:fldChar w:fldCharType="separate"/>
            </w:r>
            <w:r w:rsidR="007227BE">
              <w:rPr>
                <w:noProof/>
                <w:webHidden/>
              </w:rPr>
              <w:t>8</w:t>
            </w:r>
            <w:r w:rsidR="007227BE">
              <w:rPr>
                <w:noProof/>
                <w:webHidden/>
              </w:rPr>
              <w:fldChar w:fldCharType="end"/>
            </w:r>
          </w:hyperlink>
        </w:p>
        <w:p w:rsidR="007227BE" w:rsidRDefault="007227BE">
          <w:pPr>
            <w:pStyle w:val="Obsah1"/>
            <w:tabs>
              <w:tab w:val="left" w:pos="480"/>
              <w:tab w:val="right" w:leader="dot" w:pos="9062"/>
            </w:tabs>
            <w:rPr>
              <w:rFonts w:asciiTheme="minorHAnsi" w:eastAsiaTheme="minorEastAsia" w:hAnsiTheme="minorHAnsi"/>
              <w:noProof/>
              <w:sz w:val="22"/>
              <w:lang w:eastAsia="cs-CZ"/>
            </w:rPr>
          </w:pPr>
          <w:hyperlink w:anchor="_Toc470026117" w:history="1">
            <w:r w:rsidRPr="00450542">
              <w:rPr>
                <w:rStyle w:val="Hypertextovodkaz"/>
                <w:noProof/>
              </w:rPr>
              <w:t>1</w:t>
            </w:r>
            <w:r>
              <w:rPr>
                <w:rFonts w:asciiTheme="minorHAnsi" w:eastAsiaTheme="minorEastAsia" w:hAnsiTheme="minorHAnsi"/>
                <w:noProof/>
                <w:sz w:val="22"/>
                <w:lang w:eastAsia="cs-CZ"/>
              </w:rPr>
              <w:tab/>
            </w:r>
            <w:r w:rsidRPr="00450542">
              <w:rPr>
                <w:rStyle w:val="Hypertextovodkaz"/>
                <w:noProof/>
              </w:rPr>
              <w:t>PŘEDZPRACOVÁNÍ OBRAZU</w:t>
            </w:r>
            <w:r>
              <w:rPr>
                <w:noProof/>
                <w:webHidden/>
              </w:rPr>
              <w:tab/>
            </w:r>
            <w:r>
              <w:rPr>
                <w:noProof/>
                <w:webHidden/>
              </w:rPr>
              <w:fldChar w:fldCharType="begin"/>
            </w:r>
            <w:r>
              <w:rPr>
                <w:noProof/>
                <w:webHidden/>
              </w:rPr>
              <w:instrText xml:space="preserve"> PAGEREF _Toc470026117 \h </w:instrText>
            </w:r>
            <w:r>
              <w:rPr>
                <w:noProof/>
                <w:webHidden/>
              </w:rPr>
            </w:r>
            <w:r>
              <w:rPr>
                <w:noProof/>
                <w:webHidden/>
              </w:rPr>
              <w:fldChar w:fldCharType="separate"/>
            </w:r>
            <w:r>
              <w:rPr>
                <w:noProof/>
                <w:webHidden/>
              </w:rPr>
              <w:t>9</w:t>
            </w:r>
            <w:r>
              <w:rPr>
                <w:noProof/>
                <w:webHidden/>
              </w:rPr>
              <w:fldChar w:fldCharType="end"/>
            </w:r>
          </w:hyperlink>
        </w:p>
        <w:p w:rsidR="007227BE" w:rsidRDefault="007227BE">
          <w:pPr>
            <w:pStyle w:val="Obsah2"/>
            <w:tabs>
              <w:tab w:val="left" w:pos="880"/>
              <w:tab w:val="right" w:leader="dot" w:pos="9062"/>
            </w:tabs>
            <w:rPr>
              <w:rFonts w:asciiTheme="minorHAnsi" w:eastAsiaTheme="minorEastAsia" w:hAnsiTheme="minorHAnsi"/>
              <w:noProof/>
              <w:sz w:val="22"/>
              <w:lang w:eastAsia="cs-CZ"/>
            </w:rPr>
          </w:pPr>
          <w:hyperlink w:anchor="_Toc470026118" w:history="1">
            <w:r w:rsidRPr="00450542">
              <w:rPr>
                <w:rStyle w:val="Hypertextovodkaz"/>
                <w:noProof/>
              </w:rPr>
              <w:t>1.1</w:t>
            </w:r>
            <w:r>
              <w:rPr>
                <w:rFonts w:asciiTheme="minorHAnsi" w:eastAsiaTheme="minorEastAsia" w:hAnsiTheme="minorHAnsi"/>
                <w:noProof/>
                <w:sz w:val="22"/>
                <w:lang w:eastAsia="cs-CZ"/>
              </w:rPr>
              <w:tab/>
            </w:r>
            <w:r w:rsidRPr="00450542">
              <w:rPr>
                <w:rStyle w:val="Hypertextovodkaz"/>
                <w:noProof/>
              </w:rPr>
              <w:t>Normalizace obrazu</w:t>
            </w:r>
            <w:r>
              <w:rPr>
                <w:noProof/>
                <w:webHidden/>
              </w:rPr>
              <w:tab/>
            </w:r>
            <w:r>
              <w:rPr>
                <w:noProof/>
                <w:webHidden/>
              </w:rPr>
              <w:fldChar w:fldCharType="begin"/>
            </w:r>
            <w:r>
              <w:rPr>
                <w:noProof/>
                <w:webHidden/>
              </w:rPr>
              <w:instrText xml:space="preserve"> PAGEREF _Toc470026118 \h </w:instrText>
            </w:r>
            <w:r>
              <w:rPr>
                <w:noProof/>
                <w:webHidden/>
              </w:rPr>
            </w:r>
            <w:r>
              <w:rPr>
                <w:noProof/>
                <w:webHidden/>
              </w:rPr>
              <w:fldChar w:fldCharType="separate"/>
            </w:r>
            <w:r>
              <w:rPr>
                <w:noProof/>
                <w:webHidden/>
              </w:rPr>
              <w:t>9</w:t>
            </w:r>
            <w:r>
              <w:rPr>
                <w:noProof/>
                <w:webHidden/>
              </w:rPr>
              <w:fldChar w:fldCharType="end"/>
            </w:r>
          </w:hyperlink>
        </w:p>
        <w:p w:rsidR="007227BE" w:rsidRDefault="007227BE">
          <w:pPr>
            <w:pStyle w:val="Obsah3"/>
            <w:tabs>
              <w:tab w:val="left" w:pos="1320"/>
              <w:tab w:val="right" w:leader="dot" w:pos="9062"/>
            </w:tabs>
            <w:rPr>
              <w:rFonts w:asciiTheme="minorHAnsi" w:eastAsiaTheme="minorEastAsia" w:hAnsiTheme="minorHAnsi"/>
              <w:noProof/>
              <w:sz w:val="22"/>
              <w:lang w:eastAsia="cs-CZ"/>
            </w:rPr>
          </w:pPr>
          <w:hyperlink w:anchor="_Toc470026119" w:history="1">
            <w:r w:rsidRPr="00450542">
              <w:rPr>
                <w:rStyle w:val="Hypertextovodkaz"/>
                <w:noProof/>
              </w:rPr>
              <w:t>1.1.1</w:t>
            </w:r>
            <w:r>
              <w:rPr>
                <w:rFonts w:asciiTheme="minorHAnsi" w:eastAsiaTheme="minorEastAsia" w:hAnsiTheme="minorHAnsi"/>
                <w:noProof/>
                <w:sz w:val="22"/>
                <w:lang w:eastAsia="cs-CZ"/>
              </w:rPr>
              <w:tab/>
            </w:r>
            <w:r w:rsidRPr="00450542">
              <w:rPr>
                <w:rStyle w:val="Hypertextovodkaz"/>
                <w:noProof/>
              </w:rPr>
              <w:t>Detekce rohů displeje</w:t>
            </w:r>
            <w:r>
              <w:rPr>
                <w:noProof/>
                <w:webHidden/>
              </w:rPr>
              <w:tab/>
            </w:r>
            <w:r>
              <w:rPr>
                <w:noProof/>
                <w:webHidden/>
              </w:rPr>
              <w:fldChar w:fldCharType="begin"/>
            </w:r>
            <w:r>
              <w:rPr>
                <w:noProof/>
                <w:webHidden/>
              </w:rPr>
              <w:instrText xml:space="preserve"> PAGEREF _Toc470026119 \h </w:instrText>
            </w:r>
            <w:r>
              <w:rPr>
                <w:noProof/>
                <w:webHidden/>
              </w:rPr>
            </w:r>
            <w:r>
              <w:rPr>
                <w:noProof/>
                <w:webHidden/>
              </w:rPr>
              <w:fldChar w:fldCharType="separate"/>
            </w:r>
            <w:r>
              <w:rPr>
                <w:noProof/>
                <w:webHidden/>
              </w:rPr>
              <w:t>9</w:t>
            </w:r>
            <w:r>
              <w:rPr>
                <w:noProof/>
                <w:webHidden/>
              </w:rPr>
              <w:fldChar w:fldCharType="end"/>
            </w:r>
          </w:hyperlink>
        </w:p>
        <w:p w:rsidR="007227BE" w:rsidRDefault="007227BE">
          <w:pPr>
            <w:pStyle w:val="Obsah3"/>
            <w:tabs>
              <w:tab w:val="left" w:pos="1320"/>
              <w:tab w:val="right" w:leader="dot" w:pos="9062"/>
            </w:tabs>
            <w:rPr>
              <w:rFonts w:asciiTheme="minorHAnsi" w:eastAsiaTheme="minorEastAsia" w:hAnsiTheme="minorHAnsi"/>
              <w:noProof/>
              <w:sz w:val="22"/>
              <w:lang w:eastAsia="cs-CZ"/>
            </w:rPr>
          </w:pPr>
          <w:hyperlink w:anchor="_Toc470026120" w:history="1">
            <w:r w:rsidRPr="00450542">
              <w:rPr>
                <w:rStyle w:val="Hypertextovodkaz"/>
                <w:noProof/>
              </w:rPr>
              <w:t>1.1.2</w:t>
            </w:r>
            <w:r>
              <w:rPr>
                <w:rFonts w:asciiTheme="minorHAnsi" w:eastAsiaTheme="minorEastAsia" w:hAnsiTheme="minorHAnsi"/>
                <w:noProof/>
                <w:sz w:val="22"/>
                <w:lang w:eastAsia="cs-CZ"/>
              </w:rPr>
              <w:tab/>
            </w:r>
            <w:r w:rsidRPr="00450542">
              <w:rPr>
                <w:rStyle w:val="Hypertextovodkaz"/>
                <w:noProof/>
              </w:rPr>
              <w:t>Normalizace jasu</w:t>
            </w:r>
            <w:r>
              <w:rPr>
                <w:noProof/>
                <w:webHidden/>
              </w:rPr>
              <w:tab/>
            </w:r>
            <w:r>
              <w:rPr>
                <w:noProof/>
                <w:webHidden/>
              </w:rPr>
              <w:fldChar w:fldCharType="begin"/>
            </w:r>
            <w:r>
              <w:rPr>
                <w:noProof/>
                <w:webHidden/>
              </w:rPr>
              <w:instrText xml:space="preserve"> PAGEREF _Toc470026120 \h </w:instrText>
            </w:r>
            <w:r>
              <w:rPr>
                <w:noProof/>
                <w:webHidden/>
              </w:rPr>
            </w:r>
            <w:r>
              <w:rPr>
                <w:noProof/>
                <w:webHidden/>
              </w:rPr>
              <w:fldChar w:fldCharType="separate"/>
            </w:r>
            <w:r>
              <w:rPr>
                <w:noProof/>
                <w:webHidden/>
              </w:rPr>
              <w:t>10</w:t>
            </w:r>
            <w:r>
              <w:rPr>
                <w:noProof/>
                <w:webHidden/>
              </w:rPr>
              <w:fldChar w:fldCharType="end"/>
            </w:r>
          </w:hyperlink>
        </w:p>
        <w:p w:rsidR="007227BE" w:rsidRDefault="007227BE">
          <w:pPr>
            <w:pStyle w:val="Obsah2"/>
            <w:tabs>
              <w:tab w:val="left" w:pos="880"/>
              <w:tab w:val="right" w:leader="dot" w:pos="9062"/>
            </w:tabs>
            <w:rPr>
              <w:rFonts w:asciiTheme="minorHAnsi" w:eastAsiaTheme="minorEastAsia" w:hAnsiTheme="minorHAnsi"/>
              <w:noProof/>
              <w:sz w:val="22"/>
              <w:lang w:eastAsia="cs-CZ"/>
            </w:rPr>
          </w:pPr>
          <w:hyperlink w:anchor="_Toc470026121" w:history="1">
            <w:r w:rsidRPr="00450542">
              <w:rPr>
                <w:rStyle w:val="Hypertextovodkaz"/>
                <w:noProof/>
              </w:rPr>
              <w:t>1.2</w:t>
            </w:r>
            <w:r>
              <w:rPr>
                <w:rFonts w:asciiTheme="minorHAnsi" w:eastAsiaTheme="minorEastAsia" w:hAnsiTheme="minorHAnsi"/>
                <w:noProof/>
                <w:sz w:val="22"/>
                <w:lang w:eastAsia="cs-CZ"/>
              </w:rPr>
              <w:tab/>
            </w:r>
            <w:r w:rsidRPr="00450542">
              <w:rPr>
                <w:rStyle w:val="Hypertextovodkaz"/>
                <w:noProof/>
              </w:rPr>
              <w:t>Redukce šumu</w:t>
            </w:r>
            <w:r>
              <w:rPr>
                <w:noProof/>
                <w:webHidden/>
              </w:rPr>
              <w:tab/>
            </w:r>
            <w:r>
              <w:rPr>
                <w:noProof/>
                <w:webHidden/>
              </w:rPr>
              <w:fldChar w:fldCharType="begin"/>
            </w:r>
            <w:r>
              <w:rPr>
                <w:noProof/>
                <w:webHidden/>
              </w:rPr>
              <w:instrText xml:space="preserve"> PAGEREF _Toc470026121 \h </w:instrText>
            </w:r>
            <w:r>
              <w:rPr>
                <w:noProof/>
                <w:webHidden/>
              </w:rPr>
            </w:r>
            <w:r>
              <w:rPr>
                <w:noProof/>
                <w:webHidden/>
              </w:rPr>
              <w:fldChar w:fldCharType="separate"/>
            </w:r>
            <w:r>
              <w:rPr>
                <w:noProof/>
                <w:webHidden/>
              </w:rPr>
              <w:t>11</w:t>
            </w:r>
            <w:r>
              <w:rPr>
                <w:noProof/>
                <w:webHidden/>
              </w:rPr>
              <w:fldChar w:fldCharType="end"/>
            </w:r>
          </w:hyperlink>
        </w:p>
        <w:p w:rsidR="007227BE" w:rsidRDefault="007227BE">
          <w:pPr>
            <w:pStyle w:val="Obsah1"/>
            <w:tabs>
              <w:tab w:val="left" w:pos="480"/>
              <w:tab w:val="right" w:leader="dot" w:pos="9062"/>
            </w:tabs>
            <w:rPr>
              <w:rFonts w:asciiTheme="minorHAnsi" w:eastAsiaTheme="minorEastAsia" w:hAnsiTheme="minorHAnsi"/>
              <w:noProof/>
              <w:sz w:val="22"/>
              <w:lang w:eastAsia="cs-CZ"/>
            </w:rPr>
          </w:pPr>
          <w:hyperlink w:anchor="_Toc470026122" w:history="1">
            <w:r w:rsidRPr="00450542">
              <w:rPr>
                <w:rStyle w:val="Hypertextovodkaz"/>
                <w:noProof/>
              </w:rPr>
              <w:t>2</w:t>
            </w:r>
            <w:r>
              <w:rPr>
                <w:rFonts w:asciiTheme="minorHAnsi" w:eastAsiaTheme="minorEastAsia" w:hAnsiTheme="minorHAnsi"/>
                <w:noProof/>
                <w:sz w:val="22"/>
                <w:lang w:eastAsia="cs-CZ"/>
              </w:rPr>
              <w:tab/>
            </w:r>
            <w:r w:rsidRPr="00450542">
              <w:rPr>
                <w:rStyle w:val="Hypertextovodkaz"/>
                <w:noProof/>
              </w:rPr>
              <w:t>DETEKCE OBRAZOVEK</w:t>
            </w:r>
            <w:r>
              <w:rPr>
                <w:noProof/>
                <w:webHidden/>
              </w:rPr>
              <w:tab/>
            </w:r>
            <w:r>
              <w:rPr>
                <w:noProof/>
                <w:webHidden/>
              </w:rPr>
              <w:fldChar w:fldCharType="begin"/>
            </w:r>
            <w:r>
              <w:rPr>
                <w:noProof/>
                <w:webHidden/>
              </w:rPr>
              <w:instrText xml:space="preserve"> PAGEREF _Toc470026122 \h </w:instrText>
            </w:r>
            <w:r>
              <w:rPr>
                <w:noProof/>
                <w:webHidden/>
              </w:rPr>
            </w:r>
            <w:r>
              <w:rPr>
                <w:noProof/>
                <w:webHidden/>
              </w:rPr>
              <w:fldChar w:fldCharType="separate"/>
            </w:r>
            <w:r>
              <w:rPr>
                <w:noProof/>
                <w:webHidden/>
              </w:rPr>
              <w:t>13</w:t>
            </w:r>
            <w:r>
              <w:rPr>
                <w:noProof/>
                <w:webHidden/>
              </w:rPr>
              <w:fldChar w:fldCharType="end"/>
            </w:r>
          </w:hyperlink>
        </w:p>
        <w:p w:rsidR="007227BE" w:rsidRDefault="007227BE">
          <w:pPr>
            <w:pStyle w:val="Obsah2"/>
            <w:tabs>
              <w:tab w:val="left" w:pos="880"/>
              <w:tab w:val="right" w:leader="dot" w:pos="9062"/>
            </w:tabs>
            <w:rPr>
              <w:rFonts w:asciiTheme="minorHAnsi" w:eastAsiaTheme="minorEastAsia" w:hAnsiTheme="minorHAnsi"/>
              <w:noProof/>
              <w:sz w:val="22"/>
              <w:lang w:eastAsia="cs-CZ"/>
            </w:rPr>
          </w:pPr>
          <w:hyperlink w:anchor="_Toc470026123" w:history="1">
            <w:r w:rsidRPr="00450542">
              <w:rPr>
                <w:rStyle w:val="Hypertextovodkaz"/>
                <w:noProof/>
              </w:rPr>
              <w:t>2.1</w:t>
            </w:r>
            <w:r>
              <w:rPr>
                <w:rFonts w:asciiTheme="minorHAnsi" w:eastAsiaTheme="minorEastAsia" w:hAnsiTheme="minorHAnsi"/>
                <w:noProof/>
                <w:sz w:val="22"/>
                <w:lang w:eastAsia="cs-CZ"/>
              </w:rPr>
              <w:tab/>
            </w:r>
            <w:r w:rsidRPr="00450542">
              <w:rPr>
                <w:rStyle w:val="Hypertextovodkaz"/>
                <w:noProof/>
              </w:rPr>
              <w:t>Detekce zajímavých bodů v obraze</w:t>
            </w:r>
            <w:r>
              <w:rPr>
                <w:noProof/>
                <w:webHidden/>
              </w:rPr>
              <w:tab/>
            </w:r>
            <w:r>
              <w:rPr>
                <w:noProof/>
                <w:webHidden/>
              </w:rPr>
              <w:fldChar w:fldCharType="begin"/>
            </w:r>
            <w:r>
              <w:rPr>
                <w:noProof/>
                <w:webHidden/>
              </w:rPr>
              <w:instrText xml:space="preserve"> PAGEREF _Toc470026123 \h </w:instrText>
            </w:r>
            <w:r>
              <w:rPr>
                <w:noProof/>
                <w:webHidden/>
              </w:rPr>
            </w:r>
            <w:r>
              <w:rPr>
                <w:noProof/>
                <w:webHidden/>
              </w:rPr>
              <w:fldChar w:fldCharType="separate"/>
            </w:r>
            <w:r>
              <w:rPr>
                <w:noProof/>
                <w:webHidden/>
              </w:rPr>
              <w:t>15</w:t>
            </w:r>
            <w:r>
              <w:rPr>
                <w:noProof/>
                <w:webHidden/>
              </w:rPr>
              <w:fldChar w:fldCharType="end"/>
            </w:r>
          </w:hyperlink>
        </w:p>
        <w:p w:rsidR="007227BE" w:rsidRDefault="007227BE">
          <w:pPr>
            <w:pStyle w:val="Obsah3"/>
            <w:tabs>
              <w:tab w:val="left" w:pos="1320"/>
              <w:tab w:val="right" w:leader="dot" w:pos="9062"/>
            </w:tabs>
            <w:rPr>
              <w:rFonts w:asciiTheme="minorHAnsi" w:eastAsiaTheme="minorEastAsia" w:hAnsiTheme="minorHAnsi"/>
              <w:noProof/>
              <w:sz w:val="22"/>
              <w:lang w:eastAsia="cs-CZ"/>
            </w:rPr>
          </w:pPr>
          <w:hyperlink w:anchor="_Toc470026124" w:history="1">
            <w:r w:rsidRPr="00450542">
              <w:rPr>
                <w:rStyle w:val="Hypertextovodkaz"/>
                <w:noProof/>
              </w:rPr>
              <w:t>2.1.1</w:t>
            </w:r>
            <w:r>
              <w:rPr>
                <w:rFonts w:asciiTheme="minorHAnsi" w:eastAsiaTheme="minorEastAsia" w:hAnsiTheme="minorHAnsi"/>
                <w:noProof/>
                <w:sz w:val="22"/>
                <w:lang w:eastAsia="cs-CZ"/>
              </w:rPr>
              <w:tab/>
            </w:r>
            <w:r w:rsidRPr="00450542">
              <w:rPr>
                <w:rStyle w:val="Hypertextovodkaz"/>
                <w:noProof/>
              </w:rPr>
              <w:t>Harissův detektor rohů</w:t>
            </w:r>
            <w:r>
              <w:rPr>
                <w:noProof/>
                <w:webHidden/>
              </w:rPr>
              <w:tab/>
            </w:r>
            <w:r>
              <w:rPr>
                <w:noProof/>
                <w:webHidden/>
              </w:rPr>
              <w:fldChar w:fldCharType="begin"/>
            </w:r>
            <w:r>
              <w:rPr>
                <w:noProof/>
                <w:webHidden/>
              </w:rPr>
              <w:instrText xml:space="preserve"> PAGEREF _Toc470026124 \h </w:instrText>
            </w:r>
            <w:r>
              <w:rPr>
                <w:noProof/>
                <w:webHidden/>
              </w:rPr>
            </w:r>
            <w:r>
              <w:rPr>
                <w:noProof/>
                <w:webHidden/>
              </w:rPr>
              <w:fldChar w:fldCharType="separate"/>
            </w:r>
            <w:r>
              <w:rPr>
                <w:noProof/>
                <w:webHidden/>
              </w:rPr>
              <w:t>15</w:t>
            </w:r>
            <w:r>
              <w:rPr>
                <w:noProof/>
                <w:webHidden/>
              </w:rPr>
              <w:fldChar w:fldCharType="end"/>
            </w:r>
          </w:hyperlink>
        </w:p>
        <w:p w:rsidR="007227BE" w:rsidRDefault="007227BE">
          <w:pPr>
            <w:pStyle w:val="Obsah3"/>
            <w:tabs>
              <w:tab w:val="left" w:pos="1320"/>
              <w:tab w:val="right" w:leader="dot" w:pos="9062"/>
            </w:tabs>
            <w:rPr>
              <w:rFonts w:asciiTheme="minorHAnsi" w:eastAsiaTheme="minorEastAsia" w:hAnsiTheme="minorHAnsi"/>
              <w:noProof/>
              <w:sz w:val="22"/>
              <w:lang w:eastAsia="cs-CZ"/>
            </w:rPr>
          </w:pPr>
          <w:hyperlink w:anchor="_Toc470026125" w:history="1">
            <w:r w:rsidRPr="00450542">
              <w:rPr>
                <w:rStyle w:val="Hypertextovodkaz"/>
                <w:noProof/>
              </w:rPr>
              <w:t>2.1.2</w:t>
            </w:r>
            <w:r>
              <w:rPr>
                <w:rFonts w:asciiTheme="minorHAnsi" w:eastAsiaTheme="minorEastAsia" w:hAnsiTheme="minorHAnsi"/>
                <w:noProof/>
                <w:sz w:val="22"/>
                <w:lang w:eastAsia="cs-CZ"/>
              </w:rPr>
              <w:tab/>
            </w:r>
            <w:r w:rsidRPr="00450542">
              <w:rPr>
                <w:rStyle w:val="Hypertextovodkaz"/>
                <w:noProof/>
              </w:rPr>
              <w:t>FAST – Feature from Accelerated Segment Test</w:t>
            </w:r>
            <w:r>
              <w:rPr>
                <w:noProof/>
                <w:webHidden/>
              </w:rPr>
              <w:tab/>
            </w:r>
            <w:r>
              <w:rPr>
                <w:noProof/>
                <w:webHidden/>
              </w:rPr>
              <w:fldChar w:fldCharType="begin"/>
            </w:r>
            <w:r>
              <w:rPr>
                <w:noProof/>
                <w:webHidden/>
              </w:rPr>
              <w:instrText xml:space="preserve"> PAGEREF _Toc470026125 \h </w:instrText>
            </w:r>
            <w:r>
              <w:rPr>
                <w:noProof/>
                <w:webHidden/>
              </w:rPr>
            </w:r>
            <w:r>
              <w:rPr>
                <w:noProof/>
                <w:webHidden/>
              </w:rPr>
              <w:fldChar w:fldCharType="separate"/>
            </w:r>
            <w:r>
              <w:rPr>
                <w:noProof/>
                <w:webHidden/>
              </w:rPr>
              <w:t>16</w:t>
            </w:r>
            <w:r>
              <w:rPr>
                <w:noProof/>
                <w:webHidden/>
              </w:rPr>
              <w:fldChar w:fldCharType="end"/>
            </w:r>
          </w:hyperlink>
        </w:p>
        <w:p w:rsidR="007227BE" w:rsidRDefault="007227BE">
          <w:pPr>
            <w:pStyle w:val="Obsah1"/>
            <w:tabs>
              <w:tab w:val="left" w:pos="480"/>
              <w:tab w:val="right" w:leader="dot" w:pos="9062"/>
            </w:tabs>
            <w:rPr>
              <w:rFonts w:asciiTheme="minorHAnsi" w:eastAsiaTheme="minorEastAsia" w:hAnsiTheme="minorHAnsi"/>
              <w:noProof/>
              <w:sz w:val="22"/>
              <w:lang w:eastAsia="cs-CZ"/>
            </w:rPr>
          </w:pPr>
          <w:hyperlink w:anchor="_Toc470026126" w:history="1">
            <w:r w:rsidRPr="00450542">
              <w:rPr>
                <w:rStyle w:val="Hypertextovodkaz"/>
                <w:noProof/>
              </w:rPr>
              <w:t>3</w:t>
            </w:r>
            <w:r>
              <w:rPr>
                <w:rFonts w:asciiTheme="minorHAnsi" w:eastAsiaTheme="minorEastAsia" w:hAnsiTheme="minorHAnsi"/>
                <w:noProof/>
                <w:sz w:val="22"/>
                <w:lang w:eastAsia="cs-CZ"/>
              </w:rPr>
              <w:tab/>
            </w:r>
            <w:r w:rsidRPr="00450542">
              <w:rPr>
                <w:rStyle w:val="Hypertextovodkaz"/>
                <w:noProof/>
              </w:rPr>
              <w:t>AKTUÁLNÍ STAV</w:t>
            </w:r>
            <w:r>
              <w:rPr>
                <w:noProof/>
                <w:webHidden/>
              </w:rPr>
              <w:tab/>
            </w:r>
            <w:r>
              <w:rPr>
                <w:noProof/>
                <w:webHidden/>
              </w:rPr>
              <w:fldChar w:fldCharType="begin"/>
            </w:r>
            <w:r>
              <w:rPr>
                <w:noProof/>
                <w:webHidden/>
              </w:rPr>
              <w:instrText xml:space="preserve"> PAGEREF _Toc470026126 \h </w:instrText>
            </w:r>
            <w:r>
              <w:rPr>
                <w:noProof/>
                <w:webHidden/>
              </w:rPr>
            </w:r>
            <w:r>
              <w:rPr>
                <w:noProof/>
                <w:webHidden/>
              </w:rPr>
              <w:fldChar w:fldCharType="separate"/>
            </w:r>
            <w:r>
              <w:rPr>
                <w:noProof/>
                <w:webHidden/>
              </w:rPr>
              <w:t>18</w:t>
            </w:r>
            <w:r>
              <w:rPr>
                <w:noProof/>
                <w:webHidden/>
              </w:rPr>
              <w:fldChar w:fldCharType="end"/>
            </w:r>
          </w:hyperlink>
        </w:p>
        <w:p w:rsidR="007227BE" w:rsidRDefault="007227BE">
          <w:pPr>
            <w:pStyle w:val="Obsah1"/>
            <w:tabs>
              <w:tab w:val="left" w:pos="480"/>
              <w:tab w:val="right" w:leader="dot" w:pos="9062"/>
            </w:tabs>
            <w:rPr>
              <w:rFonts w:asciiTheme="minorHAnsi" w:eastAsiaTheme="minorEastAsia" w:hAnsiTheme="minorHAnsi"/>
              <w:noProof/>
              <w:sz w:val="22"/>
              <w:lang w:eastAsia="cs-CZ"/>
            </w:rPr>
          </w:pPr>
          <w:hyperlink w:anchor="_Toc470026127" w:history="1">
            <w:r w:rsidRPr="00450542">
              <w:rPr>
                <w:rStyle w:val="Hypertextovodkaz"/>
                <w:noProof/>
              </w:rPr>
              <w:t>4</w:t>
            </w:r>
            <w:r>
              <w:rPr>
                <w:rFonts w:asciiTheme="minorHAnsi" w:eastAsiaTheme="minorEastAsia" w:hAnsiTheme="minorHAnsi"/>
                <w:noProof/>
                <w:sz w:val="22"/>
                <w:lang w:eastAsia="cs-CZ"/>
              </w:rPr>
              <w:tab/>
            </w:r>
            <w:r w:rsidRPr="00450542">
              <w:rPr>
                <w:rStyle w:val="Hypertextovodkaz"/>
                <w:noProof/>
              </w:rPr>
              <w:t>ZÁVĚR</w:t>
            </w:r>
            <w:r>
              <w:rPr>
                <w:noProof/>
                <w:webHidden/>
              </w:rPr>
              <w:tab/>
            </w:r>
            <w:r>
              <w:rPr>
                <w:noProof/>
                <w:webHidden/>
              </w:rPr>
              <w:fldChar w:fldCharType="begin"/>
            </w:r>
            <w:r>
              <w:rPr>
                <w:noProof/>
                <w:webHidden/>
              </w:rPr>
              <w:instrText xml:space="preserve"> PAGEREF _Toc470026127 \h </w:instrText>
            </w:r>
            <w:r>
              <w:rPr>
                <w:noProof/>
                <w:webHidden/>
              </w:rPr>
            </w:r>
            <w:r>
              <w:rPr>
                <w:noProof/>
                <w:webHidden/>
              </w:rPr>
              <w:fldChar w:fldCharType="separate"/>
            </w:r>
            <w:r>
              <w:rPr>
                <w:noProof/>
                <w:webHidden/>
              </w:rPr>
              <w:t>19</w:t>
            </w:r>
            <w:r>
              <w:rPr>
                <w:noProof/>
                <w:webHidden/>
              </w:rPr>
              <w:fldChar w:fldCharType="end"/>
            </w:r>
          </w:hyperlink>
        </w:p>
        <w:p w:rsidR="007227BE" w:rsidRDefault="007227BE">
          <w:pPr>
            <w:pStyle w:val="Obsah1"/>
            <w:tabs>
              <w:tab w:val="left" w:pos="480"/>
              <w:tab w:val="right" w:leader="dot" w:pos="9062"/>
            </w:tabs>
            <w:rPr>
              <w:rFonts w:asciiTheme="minorHAnsi" w:eastAsiaTheme="minorEastAsia" w:hAnsiTheme="minorHAnsi"/>
              <w:noProof/>
              <w:sz w:val="22"/>
              <w:lang w:eastAsia="cs-CZ"/>
            </w:rPr>
          </w:pPr>
          <w:hyperlink w:anchor="_Toc470026128" w:history="1">
            <w:r w:rsidRPr="00450542">
              <w:rPr>
                <w:rStyle w:val="Hypertextovodkaz"/>
                <w:noProof/>
              </w:rPr>
              <w:t>5</w:t>
            </w:r>
            <w:r>
              <w:rPr>
                <w:rFonts w:asciiTheme="minorHAnsi" w:eastAsiaTheme="minorEastAsia" w:hAnsiTheme="minorHAnsi"/>
                <w:noProof/>
                <w:sz w:val="22"/>
                <w:lang w:eastAsia="cs-CZ"/>
              </w:rPr>
              <w:tab/>
            </w:r>
            <w:r w:rsidRPr="00450542">
              <w:rPr>
                <w:rStyle w:val="Hypertextovodkaz"/>
                <w:noProof/>
              </w:rPr>
              <w:t>SEZNAM LITERATURY</w:t>
            </w:r>
            <w:r>
              <w:rPr>
                <w:noProof/>
                <w:webHidden/>
              </w:rPr>
              <w:tab/>
            </w:r>
            <w:r>
              <w:rPr>
                <w:noProof/>
                <w:webHidden/>
              </w:rPr>
              <w:fldChar w:fldCharType="begin"/>
            </w:r>
            <w:r>
              <w:rPr>
                <w:noProof/>
                <w:webHidden/>
              </w:rPr>
              <w:instrText xml:space="preserve"> PAGEREF _Toc470026128 \h </w:instrText>
            </w:r>
            <w:r>
              <w:rPr>
                <w:noProof/>
                <w:webHidden/>
              </w:rPr>
            </w:r>
            <w:r>
              <w:rPr>
                <w:noProof/>
                <w:webHidden/>
              </w:rPr>
              <w:fldChar w:fldCharType="separate"/>
            </w:r>
            <w:r>
              <w:rPr>
                <w:noProof/>
                <w:webHidden/>
              </w:rPr>
              <w:t>20</w:t>
            </w:r>
            <w:r>
              <w:rPr>
                <w:noProof/>
                <w:webHidden/>
              </w:rPr>
              <w:fldChar w:fldCharType="end"/>
            </w:r>
          </w:hyperlink>
        </w:p>
        <w:p w:rsidR="007227BE" w:rsidRDefault="007227BE">
          <w:pPr>
            <w:pStyle w:val="Obsah1"/>
            <w:tabs>
              <w:tab w:val="left" w:pos="480"/>
              <w:tab w:val="right" w:leader="dot" w:pos="9062"/>
            </w:tabs>
            <w:rPr>
              <w:rFonts w:asciiTheme="minorHAnsi" w:eastAsiaTheme="minorEastAsia" w:hAnsiTheme="minorHAnsi"/>
              <w:noProof/>
              <w:sz w:val="22"/>
              <w:lang w:eastAsia="cs-CZ"/>
            </w:rPr>
          </w:pPr>
          <w:hyperlink w:anchor="_Toc470026129" w:history="1">
            <w:r w:rsidRPr="00450542">
              <w:rPr>
                <w:rStyle w:val="Hypertextovodkaz"/>
                <w:noProof/>
              </w:rPr>
              <w:t>6</w:t>
            </w:r>
            <w:r>
              <w:rPr>
                <w:rFonts w:asciiTheme="minorHAnsi" w:eastAsiaTheme="minorEastAsia" w:hAnsiTheme="minorHAnsi"/>
                <w:noProof/>
                <w:sz w:val="22"/>
                <w:lang w:eastAsia="cs-CZ"/>
              </w:rPr>
              <w:tab/>
            </w:r>
            <w:r w:rsidRPr="00450542">
              <w:rPr>
                <w:rStyle w:val="Hypertextovodkaz"/>
                <w:noProof/>
              </w:rPr>
              <w:t>SEZNAM ZKRATEK A PŘÍLOH</w:t>
            </w:r>
            <w:r>
              <w:rPr>
                <w:noProof/>
                <w:webHidden/>
              </w:rPr>
              <w:tab/>
            </w:r>
            <w:r>
              <w:rPr>
                <w:noProof/>
                <w:webHidden/>
              </w:rPr>
              <w:fldChar w:fldCharType="begin"/>
            </w:r>
            <w:r>
              <w:rPr>
                <w:noProof/>
                <w:webHidden/>
              </w:rPr>
              <w:instrText xml:space="preserve"> PAGEREF _Toc470026129 \h </w:instrText>
            </w:r>
            <w:r>
              <w:rPr>
                <w:noProof/>
                <w:webHidden/>
              </w:rPr>
            </w:r>
            <w:r>
              <w:rPr>
                <w:noProof/>
                <w:webHidden/>
              </w:rPr>
              <w:fldChar w:fldCharType="separate"/>
            </w:r>
            <w:r>
              <w:rPr>
                <w:noProof/>
                <w:webHidden/>
              </w:rPr>
              <w:t>22</w:t>
            </w:r>
            <w:r>
              <w:rPr>
                <w:noProof/>
                <w:webHidden/>
              </w:rPr>
              <w:fldChar w:fldCharType="end"/>
            </w:r>
          </w:hyperlink>
        </w:p>
        <w:p w:rsidR="007227BE" w:rsidRDefault="007227BE">
          <w:pPr>
            <w:pStyle w:val="Obsah2"/>
            <w:tabs>
              <w:tab w:val="left" w:pos="880"/>
              <w:tab w:val="right" w:leader="dot" w:pos="9062"/>
            </w:tabs>
            <w:rPr>
              <w:rFonts w:asciiTheme="minorHAnsi" w:eastAsiaTheme="minorEastAsia" w:hAnsiTheme="minorHAnsi"/>
              <w:noProof/>
              <w:sz w:val="22"/>
              <w:lang w:eastAsia="cs-CZ"/>
            </w:rPr>
          </w:pPr>
          <w:hyperlink w:anchor="_Toc470026130" w:history="1">
            <w:r w:rsidRPr="00450542">
              <w:rPr>
                <w:rStyle w:val="Hypertextovodkaz"/>
                <w:noProof/>
              </w:rPr>
              <w:t>6.1</w:t>
            </w:r>
            <w:r>
              <w:rPr>
                <w:rFonts w:asciiTheme="minorHAnsi" w:eastAsiaTheme="minorEastAsia" w:hAnsiTheme="minorHAnsi"/>
                <w:noProof/>
                <w:sz w:val="22"/>
                <w:lang w:eastAsia="cs-CZ"/>
              </w:rPr>
              <w:tab/>
            </w:r>
            <w:r w:rsidRPr="00450542">
              <w:rPr>
                <w:rStyle w:val="Hypertextovodkaz"/>
                <w:noProof/>
              </w:rPr>
              <w:t>Seznam zkratek</w:t>
            </w:r>
            <w:r>
              <w:rPr>
                <w:noProof/>
                <w:webHidden/>
              </w:rPr>
              <w:tab/>
            </w:r>
            <w:r>
              <w:rPr>
                <w:noProof/>
                <w:webHidden/>
              </w:rPr>
              <w:fldChar w:fldCharType="begin"/>
            </w:r>
            <w:r>
              <w:rPr>
                <w:noProof/>
                <w:webHidden/>
              </w:rPr>
              <w:instrText xml:space="preserve"> PAGEREF _Toc470026130 \h </w:instrText>
            </w:r>
            <w:r>
              <w:rPr>
                <w:noProof/>
                <w:webHidden/>
              </w:rPr>
            </w:r>
            <w:r>
              <w:rPr>
                <w:noProof/>
                <w:webHidden/>
              </w:rPr>
              <w:fldChar w:fldCharType="separate"/>
            </w:r>
            <w:r>
              <w:rPr>
                <w:noProof/>
                <w:webHidden/>
              </w:rPr>
              <w:t>22</w:t>
            </w:r>
            <w:r>
              <w:rPr>
                <w:noProof/>
                <w:webHidden/>
              </w:rPr>
              <w:fldChar w:fldCharType="end"/>
            </w:r>
          </w:hyperlink>
        </w:p>
        <w:p w:rsidR="004B6F00" w:rsidRPr="00980D68" w:rsidRDefault="004B6F00" w:rsidP="004B6F00">
          <w:r w:rsidRPr="00980D68">
            <w:rPr>
              <w:b/>
              <w:bCs/>
            </w:rPr>
            <w:fldChar w:fldCharType="end"/>
          </w:r>
        </w:p>
      </w:sdtContent>
    </w:sdt>
    <w:p w:rsidR="008E23F8" w:rsidRPr="00980D68" w:rsidRDefault="00901002">
      <w:pPr>
        <w:spacing w:line="259" w:lineRule="auto"/>
      </w:pPr>
      <w:r w:rsidRPr="00980D68">
        <w:br w:type="page"/>
      </w:r>
    </w:p>
    <w:p w:rsidR="008E23F8" w:rsidRPr="00980D68" w:rsidRDefault="008E23F8" w:rsidP="004B6F00">
      <w:pPr>
        <w:pStyle w:val="Nadpis1"/>
        <w:numPr>
          <w:ilvl w:val="0"/>
          <w:numId w:val="0"/>
        </w:numPr>
        <w:ind w:left="432" w:hanging="432"/>
      </w:pPr>
      <w:bookmarkStart w:id="25" w:name="_Toc468643994"/>
      <w:bookmarkStart w:id="26" w:name="_Toc469236433"/>
      <w:bookmarkStart w:id="27" w:name="_Toc470026115"/>
      <w:r w:rsidRPr="00980D68">
        <w:lastRenderedPageBreak/>
        <w:t>SEZNAM OBRÁZKŮ</w:t>
      </w:r>
      <w:bookmarkEnd w:id="25"/>
      <w:bookmarkEnd w:id="26"/>
      <w:bookmarkEnd w:id="27"/>
    </w:p>
    <w:p w:rsidR="00AC3DF8" w:rsidRPr="00980D68" w:rsidRDefault="00AC3DF8" w:rsidP="00AC3DF8"/>
    <w:p w:rsidR="007227BE" w:rsidRDefault="00EC2D00">
      <w:pPr>
        <w:pStyle w:val="Seznamobrzk"/>
        <w:tabs>
          <w:tab w:val="right" w:leader="dot" w:pos="9062"/>
        </w:tabs>
        <w:rPr>
          <w:rFonts w:asciiTheme="minorHAnsi" w:eastAsiaTheme="minorEastAsia" w:hAnsiTheme="minorHAnsi"/>
          <w:noProof/>
          <w:sz w:val="22"/>
          <w:lang w:eastAsia="cs-CZ"/>
        </w:rPr>
      </w:pPr>
      <w:r w:rsidRPr="00980D68">
        <w:fldChar w:fldCharType="begin"/>
      </w:r>
      <w:r w:rsidRPr="00980D68">
        <w:instrText xml:space="preserve"> TOC \h \z \c "Obr." </w:instrText>
      </w:r>
      <w:r w:rsidRPr="00980D68">
        <w:fldChar w:fldCharType="separate"/>
      </w:r>
      <w:hyperlink w:anchor="_Toc470026066" w:history="1">
        <w:r w:rsidR="007227BE" w:rsidRPr="00FA5238">
          <w:rPr>
            <w:rStyle w:val="Hypertextovodkaz"/>
            <w:noProof/>
          </w:rPr>
          <w:t>Obr. 1 – Mezikroky v algoritmu pro nalezení rohů displeje</w:t>
        </w:r>
        <w:r w:rsidR="007227BE">
          <w:rPr>
            <w:noProof/>
            <w:webHidden/>
          </w:rPr>
          <w:tab/>
        </w:r>
        <w:r w:rsidR="007227BE">
          <w:rPr>
            <w:noProof/>
            <w:webHidden/>
          </w:rPr>
          <w:fldChar w:fldCharType="begin"/>
        </w:r>
        <w:r w:rsidR="007227BE">
          <w:rPr>
            <w:noProof/>
            <w:webHidden/>
          </w:rPr>
          <w:instrText xml:space="preserve"> PAGEREF _Toc470026066 \h </w:instrText>
        </w:r>
        <w:r w:rsidR="007227BE">
          <w:rPr>
            <w:noProof/>
            <w:webHidden/>
          </w:rPr>
        </w:r>
        <w:r w:rsidR="007227BE">
          <w:rPr>
            <w:noProof/>
            <w:webHidden/>
          </w:rPr>
          <w:fldChar w:fldCharType="separate"/>
        </w:r>
        <w:r w:rsidR="007227BE">
          <w:rPr>
            <w:noProof/>
            <w:webHidden/>
          </w:rPr>
          <w:t>9</w:t>
        </w:r>
        <w:r w:rsidR="007227BE">
          <w:rPr>
            <w:noProof/>
            <w:webHidden/>
          </w:rPr>
          <w:fldChar w:fldCharType="end"/>
        </w:r>
      </w:hyperlink>
    </w:p>
    <w:p w:rsidR="007227BE" w:rsidRDefault="007227BE">
      <w:pPr>
        <w:pStyle w:val="Seznamobrzk"/>
        <w:tabs>
          <w:tab w:val="right" w:leader="dot" w:pos="9062"/>
        </w:tabs>
        <w:rPr>
          <w:rFonts w:asciiTheme="minorHAnsi" w:eastAsiaTheme="minorEastAsia" w:hAnsiTheme="minorHAnsi"/>
          <w:noProof/>
          <w:sz w:val="22"/>
          <w:lang w:eastAsia="cs-CZ"/>
        </w:rPr>
      </w:pPr>
      <w:hyperlink w:anchor="_Toc470026067" w:history="1">
        <w:r w:rsidRPr="00FA5238">
          <w:rPr>
            <w:rStyle w:val="Hypertextovodkaz"/>
            <w:noProof/>
          </w:rPr>
          <w:t>Obr. 2 - Snímek obrazovky před (vlevo) a po(vpravo) transformaci kontrastu</w:t>
        </w:r>
        <w:r>
          <w:rPr>
            <w:noProof/>
            <w:webHidden/>
          </w:rPr>
          <w:tab/>
        </w:r>
        <w:r>
          <w:rPr>
            <w:noProof/>
            <w:webHidden/>
          </w:rPr>
          <w:fldChar w:fldCharType="begin"/>
        </w:r>
        <w:r>
          <w:rPr>
            <w:noProof/>
            <w:webHidden/>
          </w:rPr>
          <w:instrText xml:space="preserve"> PAGEREF _Toc470026067 \h </w:instrText>
        </w:r>
        <w:r>
          <w:rPr>
            <w:noProof/>
            <w:webHidden/>
          </w:rPr>
        </w:r>
        <w:r>
          <w:rPr>
            <w:noProof/>
            <w:webHidden/>
          </w:rPr>
          <w:fldChar w:fldCharType="separate"/>
        </w:r>
        <w:r>
          <w:rPr>
            <w:noProof/>
            <w:webHidden/>
          </w:rPr>
          <w:t>10</w:t>
        </w:r>
        <w:r>
          <w:rPr>
            <w:noProof/>
            <w:webHidden/>
          </w:rPr>
          <w:fldChar w:fldCharType="end"/>
        </w:r>
      </w:hyperlink>
    </w:p>
    <w:p w:rsidR="007227BE" w:rsidRDefault="007227BE">
      <w:pPr>
        <w:pStyle w:val="Seznamobrzk"/>
        <w:tabs>
          <w:tab w:val="right" w:leader="dot" w:pos="9062"/>
        </w:tabs>
        <w:rPr>
          <w:rFonts w:asciiTheme="minorHAnsi" w:eastAsiaTheme="minorEastAsia" w:hAnsiTheme="minorHAnsi"/>
          <w:noProof/>
          <w:sz w:val="22"/>
          <w:lang w:eastAsia="cs-CZ"/>
        </w:rPr>
      </w:pPr>
      <w:hyperlink w:anchor="_Toc470026068" w:history="1">
        <w:r w:rsidRPr="00FA5238">
          <w:rPr>
            <w:rStyle w:val="Hypertextovodkaz"/>
            <w:noProof/>
          </w:rPr>
          <w:t>Obr. 3 – Příklady problematických obrazovek</w:t>
        </w:r>
        <w:r>
          <w:rPr>
            <w:noProof/>
            <w:webHidden/>
          </w:rPr>
          <w:tab/>
        </w:r>
        <w:r>
          <w:rPr>
            <w:noProof/>
            <w:webHidden/>
          </w:rPr>
          <w:fldChar w:fldCharType="begin"/>
        </w:r>
        <w:r>
          <w:rPr>
            <w:noProof/>
            <w:webHidden/>
          </w:rPr>
          <w:instrText xml:space="preserve"> PAGEREF _Toc470026068 \h </w:instrText>
        </w:r>
        <w:r>
          <w:rPr>
            <w:noProof/>
            <w:webHidden/>
          </w:rPr>
        </w:r>
        <w:r>
          <w:rPr>
            <w:noProof/>
            <w:webHidden/>
          </w:rPr>
          <w:fldChar w:fldCharType="separate"/>
        </w:r>
        <w:r>
          <w:rPr>
            <w:noProof/>
            <w:webHidden/>
          </w:rPr>
          <w:t>11</w:t>
        </w:r>
        <w:r>
          <w:rPr>
            <w:noProof/>
            <w:webHidden/>
          </w:rPr>
          <w:fldChar w:fldCharType="end"/>
        </w:r>
      </w:hyperlink>
    </w:p>
    <w:p w:rsidR="007227BE" w:rsidRDefault="007227BE">
      <w:pPr>
        <w:pStyle w:val="Seznamobrzk"/>
        <w:tabs>
          <w:tab w:val="right" w:leader="dot" w:pos="9062"/>
        </w:tabs>
        <w:rPr>
          <w:rFonts w:asciiTheme="minorHAnsi" w:eastAsiaTheme="minorEastAsia" w:hAnsiTheme="minorHAnsi"/>
          <w:noProof/>
          <w:sz w:val="22"/>
          <w:lang w:eastAsia="cs-CZ"/>
        </w:rPr>
      </w:pPr>
      <w:hyperlink w:anchor="_Toc470026069" w:history="1">
        <w:r w:rsidRPr="00FA5238">
          <w:rPr>
            <w:rStyle w:val="Hypertextovodkaz"/>
            <w:noProof/>
          </w:rPr>
          <w:t>Obr. 4 – Schéma filtrace ve výkonovém spektru</w:t>
        </w:r>
        <w:r>
          <w:rPr>
            <w:noProof/>
            <w:webHidden/>
          </w:rPr>
          <w:tab/>
        </w:r>
        <w:r>
          <w:rPr>
            <w:noProof/>
            <w:webHidden/>
          </w:rPr>
          <w:fldChar w:fldCharType="begin"/>
        </w:r>
        <w:r>
          <w:rPr>
            <w:noProof/>
            <w:webHidden/>
          </w:rPr>
          <w:instrText xml:space="preserve"> PAGEREF _Toc470026069 \h </w:instrText>
        </w:r>
        <w:r>
          <w:rPr>
            <w:noProof/>
            <w:webHidden/>
          </w:rPr>
        </w:r>
        <w:r>
          <w:rPr>
            <w:noProof/>
            <w:webHidden/>
          </w:rPr>
          <w:fldChar w:fldCharType="separate"/>
        </w:r>
        <w:r>
          <w:rPr>
            <w:noProof/>
            <w:webHidden/>
          </w:rPr>
          <w:t>12</w:t>
        </w:r>
        <w:r>
          <w:rPr>
            <w:noProof/>
            <w:webHidden/>
          </w:rPr>
          <w:fldChar w:fldCharType="end"/>
        </w:r>
      </w:hyperlink>
    </w:p>
    <w:p w:rsidR="007227BE" w:rsidRDefault="007227BE">
      <w:pPr>
        <w:pStyle w:val="Seznamobrzk"/>
        <w:tabs>
          <w:tab w:val="right" w:leader="dot" w:pos="9062"/>
        </w:tabs>
        <w:rPr>
          <w:rFonts w:asciiTheme="minorHAnsi" w:eastAsiaTheme="minorEastAsia" w:hAnsiTheme="minorHAnsi"/>
          <w:noProof/>
          <w:sz w:val="22"/>
          <w:lang w:eastAsia="cs-CZ"/>
        </w:rPr>
      </w:pPr>
      <w:hyperlink w:anchor="_Toc470026070" w:history="1">
        <w:r w:rsidRPr="00FA5238">
          <w:rPr>
            <w:rStyle w:val="Hypertextovodkaz"/>
            <w:noProof/>
          </w:rPr>
          <w:t>Obr. 5 – Výsledek filtrace šumu typu moaré</w:t>
        </w:r>
        <w:r>
          <w:rPr>
            <w:noProof/>
            <w:webHidden/>
          </w:rPr>
          <w:tab/>
        </w:r>
        <w:r>
          <w:rPr>
            <w:noProof/>
            <w:webHidden/>
          </w:rPr>
          <w:fldChar w:fldCharType="begin"/>
        </w:r>
        <w:r>
          <w:rPr>
            <w:noProof/>
            <w:webHidden/>
          </w:rPr>
          <w:instrText xml:space="preserve"> PAGEREF _Toc470026070 \h </w:instrText>
        </w:r>
        <w:r>
          <w:rPr>
            <w:noProof/>
            <w:webHidden/>
          </w:rPr>
        </w:r>
        <w:r>
          <w:rPr>
            <w:noProof/>
            <w:webHidden/>
          </w:rPr>
          <w:fldChar w:fldCharType="separate"/>
        </w:r>
        <w:r>
          <w:rPr>
            <w:noProof/>
            <w:webHidden/>
          </w:rPr>
          <w:t>12</w:t>
        </w:r>
        <w:r>
          <w:rPr>
            <w:noProof/>
            <w:webHidden/>
          </w:rPr>
          <w:fldChar w:fldCharType="end"/>
        </w:r>
      </w:hyperlink>
    </w:p>
    <w:p w:rsidR="007227BE" w:rsidRDefault="007227BE">
      <w:pPr>
        <w:pStyle w:val="Seznamobrzk"/>
        <w:tabs>
          <w:tab w:val="right" w:leader="dot" w:pos="9062"/>
        </w:tabs>
        <w:rPr>
          <w:rFonts w:asciiTheme="minorHAnsi" w:eastAsiaTheme="minorEastAsia" w:hAnsiTheme="minorHAnsi"/>
          <w:noProof/>
          <w:sz w:val="22"/>
          <w:lang w:eastAsia="cs-CZ"/>
        </w:rPr>
      </w:pPr>
      <w:hyperlink w:anchor="_Toc470026071" w:history="1">
        <w:r w:rsidRPr="00FA5238">
          <w:rPr>
            <w:rStyle w:val="Hypertextovodkaz"/>
            <w:noProof/>
          </w:rPr>
          <w:t>Obr. 6 – Výsledek filtrace šumu typu moaré na monotónním obraze</w:t>
        </w:r>
        <w:r>
          <w:rPr>
            <w:noProof/>
            <w:webHidden/>
          </w:rPr>
          <w:tab/>
        </w:r>
        <w:r>
          <w:rPr>
            <w:noProof/>
            <w:webHidden/>
          </w:rPr>
          <w:fldChar w:fldCharType="begin"/>
        </w:r>
        <w:r>
          <w:rPr>
            <w:noProof/>
            <w:webHidden/>
          </w:rPr>
          <w:instrText xml:space="preserve"> PAGEREF _Toc470026071 \h </w:instrText>
        </w:r>
        <w:r>
          <w:rPr>
            <w:noProof/>
            <w:webHidden/>
          </w:rPr>
        </w:r>
        <w:r>
          <w:rPr>
            <w:noProof/>
            <w:webHidden/>
          </w:rPr>
          <w:fldChar w:fldCharType="separate"/>
        </w:r>
        <w:r>
          <w:rPr>
            <w:noProof/>
            <w:webHidden/>
          </w:rPr>
          <w:t>12</w:t>
        </w:r>
        <w:r>
          <w:rPr>
            <w:noProof/>
            <w:webHidden/>
          </w:rPr>
          <w:fldChar w:fldCharType="end"/>
        </w:r>
      </w:hyperlink>
    </w:p>
    <w:p w:rsidR="007227BE" w:rsidRDefault="007227BE">
      <w:pPr>
        <w:pStyle w:val="Seznamobrzk"/>
        <w:tabs>
          <w:tab w:val="right" w:leader="dot" w:pos="9062"/>
        </w:tabs>
        <w:rPr>
          <w:rFonts w:asciiTheme="minorHAnsi" w:eastAsiaTheme="minorEastAsia" w:hAnsiTheme="minorHAnsi"/>
          <w:noProof/>
          <w:sz w:val="22"/>
          <w:lang w:eastAsia="cs-CZ"/>
        </w:rPr>
      </w:pPr>
      <w:hyperlink w:anchor="_Toc470026072" w:history="1">
        <w:r w:rsidRPr="00FA5238">
          <w:rPr>
            <w:rStyle w:val="Hypertextovodkaz"/>
            <w:noProof/>
          </w:rPr>
          <w:t>Obr. 7 – Obrazová pyramida</w:t>
        </w:r>
        <w:r>
          <w:rPr>
            <w:noProof/>
            <w:webHidden/>
          </w:rPr>
          <w:tab/>
        </w:r>
        <w:r>
          <w:rPr>
            <w:noProof/>
            <w:webHidden/>
          </w:rPr>
          <w:fldChar w:fldCharType="begin"/>
        </w:r>
        <w:r>
          <w:rPr>
            <w:noProof/>
            <w:webHidden/>
          </w:rPr>
          <w:instrText xml:space="preserve"> PAGEREF _Toc470026072 \h </w:instrText>
        </w:r>
        <w:r>
          <w:rPr>
            <w:noProof/>
            <w:webHidden/>
          </w:rPr>
        </w:r>
        <w:r>
          <w:rPr>
            <w:noProof/>
            <w:webHidden/>
          </w:rPr>
          <w:fldChar w:fldCharType="separate"/>
        </w:r>
        <w:r>
          <w:rPr>
            <w:noProof/>
            <w:webHidden/>
          </w:rPr>
          <w:t>14</w:t>
        </w:r>
        <w:r>
          <w:rPr>
            <w:noProof/>
            <w:webHidden/>
          </w:rPr>
          <w:fldChar w:fldCharType="end"/>
        </w:r>
      </w:hyperlink>
    </w:p>
    <w:p w:rsidR="007227BE" w:rsidRDefault="007227BE">
      <w:pPr>
        <w:pStyle w:val="Seznamobrzk"/>
        <w:tabs>
          <w:tab w:val="right" w:leader="dot" w:pos="9062"/>
        </w:tabs>
        <w:rPr>
          <w:rFonts w:asciiTheme="minorHAnsi" w:eastAsiaTheme="minorEastAsia" w:hAnsiTheme="minorHAnsi"/>
          <w:noProof/>
          <w:sz w:val="22"/>
          <w:lang w:eastAsia="cs-CZ"/>
        </w:rPr>
      </w:pPr>
      <w:hyperlink w:anchor="_Toc470026073" w:history="1">
        <w:r w:rsidRPr="00FA5238">
          <w:rPr>
            <w:rStyle w:val="Hypertextovodkaz"/>
            <w:noProof/>
          </w:rPr>
          <w:t>Obr. 8 – Reprezentace vlastností objektů v obraze na základě vlastních hodnot matice M</w:t>
        </w:r>
        <w:r>
          <w:rPr>
            <w:noProof/>
            <w:webHidden/>
          </w:rPr>
          <w:tab/>
        </w:r>
        <w:r>
          <w:rPr>
            <w:noProof/>
            <w:webHidden/>
          </w:rPr>
          <w:fldChar w:fldCharType="begin"/>
        </w:r>
        <w:r>
          <w:rPr>
            <w:noProof/>
            <w:webHidden/>
          </w:rPr>
          <w:instrText xml:space="preserve"> PAGEREF _Toc470026073 \h </w:instrText>
        </w:r>
        <w:r>
          <w:rPr>
            <w:noProof/>
            <w:webHidden/>
          </w:rPr>
        </w:r>
        <w:r>
          <w:rPr>
            <w:noProof/>
            <w:webHidden/>
          </w:rPr>
          <w:fldChar w:fldCharType="separate"/>
        </w:r>
        <w:r>
          <w:rPr>
            <w:noProof/>
            <w:webHidden/>
          </w:rPr>
          <w:t>16</w:t>
        </w:r>
        <w:r>
          <w:rPr>
            <w:noProof/>
            <w:webHidden/>
          </w:rPr>
          <w:fldChar w:fldCharType="end"/>
        </w:r>
      </w:hyperlink>
    </w:p>
    <w:p w:rsidR="007227BE" w:rsidRDefault="007227BE">
      <w:pPr>
        <w:pStyle w:val="Seznamobrzk"/>
        <w:tabs>
          <w:tab w:val="right" w:leader="dot" w:pos="9062"/>
        </w:tabs>
        <w:rPr>
          <w:rFonts w:asciiTheme="minorHAnsi" w:eastAsiaTheme="minorEastAsia" w:hAnsiTheme="minorHAnsi"/>
          <w:noProof/>
          <w:sz w:val="22"/>
          <w:lang w:eastAsia="cs-CZ"/>
        </w:rPr>
      </w:pPr>
      <w:hyperlink w:anchor="_Toc470026074" w:history="1">
        <w:r w:rsidRPr="00FA5238">
          <w:rPr>
            <w:rStyle w:val="Hypertextovodkaz"/>
            <w:noProof/>
          </w:rPr>
          <w:t>Obr. 9 – Test pro detekci rohů v segment 12x12 pixelů [10]</w:t>
        </w:r>
        <w:r>
          <w:rPr>
            <w:noProof/>
            <w:webHidden/>
          </w:rPr>
          <w:tab/>
        </w:r>
        <w:r>
          <w:rPr>
            <w:noProof/>
            <w:webHidden/>
          </w:rPr>
          <w:fldChar w:fldCharType="begin"/>
        </w:r>
        <w:r>
          <w:rPr>
            <w:noProof/>
            <w:webHidden/>
          </w:rPr>
          <w:instrText xml:space="preserve"> PAGEREF _Toc470026074 \h </w:instrText>
        </w:r>
        <w:r>
          <w:rPr>
            <w:noProof/>
            <w:webHidden/>
          </w:rPr>
        </w:r>
        <w:r>
          <w:rPr>
            <w:noProof/>
            <w:webHidden/>
          </w:rPr>
          <w:fldChar w:fldCharType="separate"/>
        </w:r>
        <w:r>
          <w:rPr>
            <w:noProof/>
            <w:webHidden/>
          </w:rPr>
          <w:t>17</w:t>
        </w:r>
        <w:r>
          <w:rPr>
            <w:noProof/>
            <w:webHidden/>
          </w:rPr>
          <w:fldChar w:fldCharType="end"/>
        </w:r>
      </w:hyperlink>
    </w:p>
    <w:p w:rsidR="001B768B" w:rsidRPr="00980D68" w:rsidRDefault="00EC2D00" w:rsidP="001B768B">
      <w:pPr>
        <w:sectPr w:rsidR="001B768B" w:rsidRPr="00980D68" w:rsidSect="001B768B">
          <w:pgSz w:w="11906" w:h="16838"/>
          <w:pgMar w:top="1417" w:right="1417" w:bottom="1417" w:left="1417" w:header="708" w:footer="708" w:gutter="0"/>
          <w:pgNumType w:start="8"/>
          <w:cols w:space="708"/>
          <w:docGrid w:linePitch="360"/>
        </w:sectPr>
      </w:pPr>
      <w:r w:rsidRPr="00980D68">
        <w:fldChar w:fldCharType="end"/>
      </w:r>
    </w:p>
    <w:p w:rsidR="008E23F8" w:rsidRPr="00980D68" w:rsidRDefault="008E23F8" w:rsidP="0035167E">
      <w:pPr>
        <w:pStyle w:val="Nadpis1"/>
        <w:numPr>
          <w:ilvl w:val="0"/>
          <w:numId w:val="0"/>
        </w:numPr>
      </w:pPr>
      <w:bookmarkStart w:id="28" w:name="_Toc470026116"/>
      <w:r w:rsidRPr="00980D68">
        <w:lastRenderedPageBreak/>
        <w:t>ÚVOD</w:t>
      </w:r>
      <w:bookmarkEnd w:id="28"/>
    </w:p>
    <w:p w:rsidR="000F69E1" w:rsidRPr="00980D68" w:rsidRDefault="000F69E1" w:rsidP="000F69E1">
      <w:pPr>
        <w:jc w:val="both"/>
      </w:pPr>
      <w:r w:rsidRPr="00980D68">
        <w:t xml:space="preserve">Tato práce se zabývá zpracováním obrazu pro účely navádění robotické ruky po dotykovém displeji embedded zařízení tiskáren. Tento systém s robotickou rukou pomáhá ve firmě Y Soft Corporation testovat software SafeQ určený pro tiskový management. Celé oddělení </w:t>
      </w:r>
      <w:r w:rsidR="004676B4">
        <w:t xml:space="preserve">výzkumu a vývoje </w:t>
      </w:r>
      <w:r w:rsidRPr="00980D68">
        <w:t>funguje na bázi kontinuálního vývoje</w:t>
      </w:r>
      <w:r w:rsidR="00B572BF">
        <w:t>,</w:t>
      </w:r>
      <w:r w:rsidRPr="00980D68">
        <w:t xml:space="preserve"> a proto je několik vybuildovaných verzí SafeQ týdně. Ideálně by se mělo provést regresní testování pro každou verzi a každého výrobce tiskáre</w:t>
      </w:r>
      <w:r w:rsidR="001B5BBD" w:rsidRPr="00980D68">
        <w:t>n, kterých máme v dnešní době 11</w:t>
      </w:r>
      <w:r w:rsidRPr="00980D68">
        <w:t>, pro podchycení chyb vzniklých v průběhu vývoje.</w:t>
      </w:r>
      <w:r w:rsidR="0035167E" w:rsidRPr="00980D68">
        <w:t xml:space="preserve"> </w:t>
      </w:r>
      <w:r w:rsidRPr="00980D68">
        <w:t>Toto je velmi náročné až nemožné splnit, kvůli časové náročnosti a počtu lidí, kterých by bylo potřeba. Navíc buildování se děje večer a nejlepší by by</w:t>
      </w:r>
      <w:r w:rsidR="001B5BBD" w:rsidRPr="00980D68">
        <w:t xml:space="preserve">lo zjistit případné problémy </w:t>
      </w:r>
      <w:r w:rsidR="00947848">
        <w:t xml:space="preserve">v noci, aby je </w:t>
      </w:r>
      <w:r w:rsidR="0035167E" w:rsidRPr="00980D68">
        <w:t xml:space="preserve">mohli </w:t>
      </w:r>
      <w:r w:rsidRPr="00980D68">
        <w:t>vývojáři začít opravovat už ráno. Robot je dobrým řešením, protože může pracovat přes noc, neunaví se a může provádět repetitivní úkony</w:t>
      </w:r>
      <w:r w:rsidR="00B572BF">
        <w:t>,</w:t>
      </w:r>
      <w:r w:rsidRPr="00980D68">
        <w:t xml:space="preserve"> aniž by ztrácel pozornost jako lidští testeři. </w:t>
      </w:r>
      <w:r w:rsidR="00723843" w:rsidRPr="00980D68">
        <w:t>Další pozitivum je škálovatelnost a finanční úspora.</w:t>
      </w:r>
    </w:p>
    <w:p w:rsidR="000F69E1" w:rsidRPr="00980D68" w:rsidRDefault="000F69E1" w:rsidP="000F69E1">
      <w:pPr>
        <w:jc w:val="both"/>
      </w:pPr>
      <w:r w:rsidRPr="00980D68">
        <w:t>Tento robot už je několik let ve fázi vývoje. Robotická ruka je naváděná kamerou, která s</w:t>
      </w:r>
      <w:r w:rsidR="00BC491B" w:rsidRPr="00980D68">
        <w:t>nímá displej embedded zařízení.</w:t>
      </w:r>
      <w:r w:rsidRPr="00980D68">
        <w:t xml:space="preserve"> Část pro zpracování obrazu je naimpl</w:t>
      </w:r>
      <w:r w:rsidR="00BC491B" w:rsidRPr="00980D68">
        <w:t>ementovaná, ale neobsahuje</w:t>
      </w:r>
      <w:r w:rsidRPr="00980D68">
        <w:t xml:space="preserve"> předz</w:t>
      </w:r>
      <w:r w:rsidR="00947848">
        <w:t>p</w:t>
      </w:r>
      <w:r w:rsidRPr="00980D68">
        <w:t>racování obra</w:t>
      </w:r>
      <w:r w:rsidR="001B5BBD" w:rsidRPr="00980D68">
        <w:t xml:space="preserve">zu a není dostatečně rychlá ani </w:t>
      </w:r>
      <w:r w:rsidRPr="00980D68">
        <w:t xml:space="preserve">spolehlivá.  Náplň této práce je vybrat vhodné metody pro předzpracování obrazu a implementovat je. Dále nastudovat algoritmy pro rozpoznávání a klasifikaci obrazů, vybrat ty nejslibnější na základě odborné literatury a </w:t>
      </w:r>
      <w:r w:rsidR="00BC491B" w:rsidRPr="00980D68">
        <w:t xml:space="preserve">poté je implementovat a porovnat. </w:t>
      </w:r>
      <w:r w:rsidRPr="00980D68">
        <w:t>Nejlepší metoda se použije v praxi. Na závěr se zhodnotí rychlost a spolehlivost řešení.</w:t>
      </w:r>
    </w:p>
    <w:p w:rsidR="008E23F8" w:rsidRPr="00980D68" w:rsidRDefault="008E23F8">
      <w:pPr>
        <w:spacing w:line="259" w:lineRule="auto"/>
      </w:pPr>
      <w:r w:rsidRPr="00980D68">
        <w:br w:type="page"/>
      </w:r>
    </w:p>
    <w:p w:rsidR="008E23F8" w:rsidRPr="00980D68" w:rsidRDefault="008E23F8" w:rsidP="00723843">
      <w:pPr>
        <w:pStyle w:val="Nadpis1"/>
        <w:numPr>
          <w:ilvl w:val="0"/>
          <w:numId w:val="9"/>
        </w:numPr>
        <w:ind w:left="567" w:hanging="567"/>
      </w:pPr>
      <w:bookmarkStart w:id="29" w:name="_Toc470026117"/>
      <w:r w:rsidRPr="00980D68">
        <w:lastRenderedPageBreak/>
        <w:t>PŘEDZPRACOVÁNÍ OBRAZU</w:t>
      </w:r>
      <w:bookmarkEnd w:id="29"/>
    </w:p>
    <w:p w:rsidR="008E23F8" w:rsidRPr="00980D68" w:rsidRDefault="007E373F" w:rsidP="004B0B26">
      <w:pPr>
        <w:pStyle w:val="Nadpis2"/>
      </w:pPr>
      <w:bookmarkStart w:id="30" w:name="_Toc470026118"/>
      <w:r w:rsidRPr="00980D68">
        <w:t>Normalizace obrazu</w:t>
      </w:r>
      <w:bookmarkEnd w:id="30"/>
    </w:p>
    <w:p w:rsidR="004B0B26" w:rsidRPr="00980D68" w:rsidRDefault="004B0B26" w:rsidP="004B0B26">
      <w:pPr>
        <w:pStyle w:val="Nadpis3"/>
      </w:pPr>
      <w:bookmarkStart w:id="31" w:name="_Toc470026119"/>
      <w:r w:rsidRPr="00980D68">
        <w:t>Detekce rohů displeje</w:t>
      </w:r>
      <w:bookmarkEnd w:id="31"/>
    </w:p>
    <w:p w:rsidR="00940D59" w:rsidRPr="00980D68" w:rsidRDefault="00940D59" w:rsidP="00940D59">
      <w:r w:rsidRPr="00980D68">
        <w:t>První krok předzpracování je výřez displeje z obrazu. Je tak dáno z několika důvodů, hlavním je snížení plochy pro další zpracování a tím snížení náročnosti na paměť a CPU. Další je normalizace rozměrů pro určení vzdálenosti n</w:t>
      </w:r>
      <w:r w:rsidR="00947848">
        <w:t>a dipleji a určení polohy ovláda</w:t>
      </w:r>
      <w:r w:rsidRPr="00980D68">
        <w:t xml:space="preserve">cích prvků z databáze bez nutnosti automatické detekce. </w:t>
      </w:r>
      <w:r w:rsidR="00BC4B33" w:rsidRPr="00980D68">
        <w:t>Aktuálně je naimplementovaná afinní transformace</w:t>
      </w:r>
      <w:r w:rsidR="00F27757" w:rsidRPr="00980D68">
        <w:t xml:space="preserve"> </w:t>
      </w:r>
      <w:r w:rsidR="00F27757" w:rsidRPr="00980D68">
        <w:fldChar w:fldCharType="begin" w:fldLock="1"/>
      </w:r>
      <w:r w:rsidR="00F27757" w:rsidRPr="00980D68">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sidRPr="00980D68">
        <w:fldChar w:fldCharType="separate"/>
      </w:r>
      <w:r w:rsidR="00F27757" w:rsidRPr="00980D68">
        <w:rPr>
          <w:noProof/>
        </w:rPr>
        <w:t>[1]</w:t>
      </w:r>
      <w:r w:rsidR="00F27757" w:rsidRPr="00980D68">
        <w:fldChar w:fldCharType="end"/>
      </w:r>
      <w:r w:rsidR="00BC4B33" w:rsidRPr="00980D68">
        <w:t>, ale rohy displeje se volí ručně přes GUI. Toto není ideální z hlediska nutnosti zásahu obsluhy robota. Další nevýhodou je, že se transformace provádí jen jednou, na začátku</w:t>
      </w:r>
      <w:r w:rsidR="001B5BBD" w:rsidRPr="00980D68">
        <w:t>,</w:t>
      </w:r>
      <w:r w:rsidR="00BC4B33" w:rsidRPr="00980D68">
        <w:t xml:space="preserve"> a pokud se kamera během testování</w:t>
      </w:r>
      <w:r w:rsidR="004229E3" w:rsidRPr="00980D68">
        <w:t xml:space="preserve"> posune, je zbyt</w:t>
      </w:r>
      <w:r w:rsidR="001B36D1" w:rsidRPr="00980D68">
        <w:t>ek testování zbytečné. Proto byla naimplementována automatická detekce</w:t>
      </w:r>
      <w:r w:rsidR="004229E3" w:rsidRPr="00980D68">
        <w:t xml:space="preserve"> rohů displeje v obraze a podle pozic</w:t>
      </w:r>
      <w:r w:rsidR="001B5BBD" w:rsidRPr="00980D68">
        <w:t>e rohu se bude program kalibrovat</w:t>
      </w:r>
      <w:r w:rsidR="004229E3" w:rsidRPr="00980D68">
        <w:t xml:space="preserve"> v pravidelných intervalech.</w:t>
      </w:r>
    </w:p>
    <w:p w:rsidR="00E077F7" w:rsidRPr="00980D68" w:rsidRDefault="00E077F7" w:rsidP="004229E3">
      <w:r w:rsidRPr="00980D68">
        <w:t xml:space="preserve">Jednotlivé mezikroky zpracování je možné vidět na sérii obrázků </w:t>
      </w:r>
      <w:r w:rsidRPr="00980D68">
        <w:fldChar w:fldCharType="begin"/>
      </w:r>
      <w:r w:rsidRPr="00980D68">
        <w:instrText xml:space="preserve"> REF _Ref469234091 \h </w:instrText>
      </w:r>
      <w:r w:rsidRPr="00980D68">
        <w:fldChar w:fldCharType="separate"/>
      </w:r>
      <w:r w:rsidRPr="00980D68">
        <w:t>Obr. 1</w:t>
      </w:r>
      <w:r w:rsidRPr="00980D68">
        <w:fldChar w:fldCharType="end"/>
      </w:r>
      <w:r w:rsidRPr="00980D68">
        <w:t>. Nejprve se obraz p</w:t>
      </w:r>
      <w:r w:rsidR="00947848">
        <w:t>řevede na šedotónový, pak na bi</w:t>
      </w:r>
      <w:r w:rsidRPr="00980D68">
        <w:t>nární s vhodným prahem. Binární obraz se nasegmentuje</w:t>
      </w:r>
      <w:r w:rsidR="00F73F14" w:rsidRPr="00980D68">
        <w:t xml:space="preserve"> </w:t>
      </w:r>
      <w:r w:rsidR="00F27757" w:rsidRPr="00980D68">
        <w:fldChar w:fldCharType="begin" w:fldLock="1"/>
      </w:r>
      <w:r w:rsidR="00F27757" w:rsidRPr="00980D68">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sidRPr="00980D68">
        <w:fldChar w:fldCharType="separate"/>
      </w:r>
      <w:r w:rsidR="00F27757" w:rsidRPr="00980D68">
        <w:rPr>
          <w:noProof/>
        </w:rPr>
        <w:t>[1]</w:t>
      </w:r>
      <w:r w:rsidR="00F27757" w:rsidRPr="00980D68">
        <w:fldChar w:fldCharType="end"/>
      </w:r>
      <w:r w:rsidRPr="00980D68">
        <w:t xml:space="preserve"> a dále se provedou morfologické operace otevření a uzavření </w:t>
      </w:r>
      <w:r w:rsidR="00F27757" w:rsidRPr="00980D68">
        <w:fldChar w:fldCharType="begin" w:fldLock="1"/>
      </w:r>
      <w:r w:rsidR="00F27757" w:rsidRPr="00980D68">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sidRPr="00980D68">
        <w:fldChar w:fldCharType="separate"/>
      </w:r>
      <w:r w:rsidR="00F27757" w:rsidRPr="00980D68">
        <w:rPr>
          <w:noProof/>
        </w:rPr>
        <w:t>[1]</w:t>
      </w:r>
      <w:r w:rsidR="00F27757" w:rsidRPr="00980D68">
        <w:fldChar w:fldCharType="end"/>
      </w:r>
      <w:r w:rsidR="00F27757" w:rsidRPr="00980D68">
        <w:t xml:space="preserve"> </w:t>
      </w:r>
      <w:r w:rsidRPr="00980D68">
        <w:t>kvůli redukci malých segmentů způsobených nerovnoměrným osvětlením a kvůli zajištění celistvosti větších segmentů. Pomocí kritérií pro délku kontury kolem segmentu a obsahu segment</w:t>
      </w:r>
      <w:r w:rsidR="001B5BBD" w:rsidRPr="00980D68">
        <w:t>u</w:t>
      </w:r>
      <w:r w:rsidRPr="00980D68">
        <w:t xml:space="preserve"> se vybere oblast, kde je s největší pravděpodobností displej. Nakonec se vyberou čtyři body v segmentu, jejichž Euklidovská vzdálen</w:t>
      </w:r>
      <w:r w:rsidR="00BC491B" w:rsidRPr="00980D68">
        <w:t>ost je nejmenší k rohům obrazu.</w:t>
      </w:r>
    </w:p>
    <w:tbl>
      <w:tblPr>
        <w:tblStyle w:val="Mkatabulky"/>
        <w:tblW w:w="9219"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6"/>
        <w:gridCol w:w="4599"/>
      </w:tblGrid>
      <w:tr w:rsidR="00FB62D9" w:rsidRPr="00980D68" w:rsidTr="00940D59">
        <w:trPr>
          <w:trHeight w:val="2629"/>
        </w:trPr>
        <w:tc>
          <w:tcPr>
            <w:tcW w:w="4721" w:type="dxa"/>
          </w:tcPr>
          <w:p w:rsidR="00FB62D9" w:rsidRPr="00980D68" w:rsidRDefault="00FB62D9" w:rsidP="00940D59">
            <w:pPr>
              <w:pStyle w:val="Odstavecseseznamem"/>
              <w:keepNext/>
              <w:ind w:left="0"/>
            </w:pPr>
            <w:r w:rsidRPr="00980D68">
              <w:rPr>
                <w:lang w:eastAsia="cs-CZ"/>
              </w:rPr>
              <w:drawing>
                <wp:inline distT="0" distB="0" distL="0" distR="0" wp14:anchorId="75B9D720" wp14:editId="757EEA6C">
                  <wp:extent cx="1594274" cy="2839273"/>
                  <wp:effectExtent l="6032"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4.jpg"/>
                          <pic:cNvPicPr/>
                        </pic:nvPicPr>
                        <pic:blipFill>
                          <a:blip r:embed="rId8" cstate="print">
                            <a:extLst>
                              <a:ext uri="{28A0092B-C50C-407E-A947-70E740481C1C}">
                                <a14:useLocalDpi xmlns:a14="http://schemas.microsoft.com/office/drawing/2010/main" val="0"/>
                              </a:ext>
                            </a:extLst>
                          </a:blip>
                          <a:stretch>
                            <a:fillRect/>
                          </a:stretch>
                        </pic:blipFill>
                        <pic:spPr>
                          <a:xfrm rot="16200000">
                            <a:off x="0" y="0"/>
                            <a:ext cx="1596097" cy="2842520"/>
                          </a:xfrm>
                          <a:prstGeom prst="rect">
                            <a:avLst/>
                          </a:prstGeom>
                        </pic:spPr>
                      </pic:pic>
                    </a:graphicData>
                  </a:graphic>
                </wp:inline>
              </w:drawing>
            </w:r>
          </w:p>
        </w:tc>
        <w:tc>
          <w:tcPr>
            <w:tcW w:w="4498" w:type="dxa"/>
          </w:tcPr>
          <w:p w:rsidR="00FB62D9" w:rsidRPr="00980D68" w:rsidRDefault="00FB62D9" w:rsidP="00FB62D9">
            <w:pPr>
              <w:pStyle w:val="Odstavecseseznamem"/>
              <w:ind w:left="0"/>
            </w:pPr>
            <w:r w:rsidRPr="00980D68">
              <w:rPr>
                <w:lang w:eastAsia="cs-CZ"/>
              </w:rPr>
              <w:drawing>
                <wp:inline distT="0" distB="0" distL="0" distR="0" wp14:anchorId="46EA49C5" wp14:editId="251CF74A">
                  <wp:extent cx="2760328" cy="1528039"/>
                  <wp:effectExtent l="0" t="0" r="2540" b="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narni.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73242" cy="1535188"/>
                          </a:xfrm>
                          <a:prstGeom prst="rect">
                            <a:avLst/>
                          </a:prstGeom>
                        </pic:spPr>
                      </pic:pic>
                    </a:graphicData>
                  </a:graphic>
                </wp:inline>
              </w:drawing>
            </w:r>
          </w:p>
        </w:tc>
      </w:tr>
      <w:tr w:rsidR="00FB62D9" w:rsidRPr="00980D68" w:rsidTr="00940D59">
        <w:tc>
          <w:tcPr>
            <w:tcW w:w="4721" w:type="dxa"/>
          </w:tcPr>
          <w:p w:rsidR="00FB62D9" w:rsidRPr="00980D68" w:rsidRDefault="00FB62D9" w:rsidP="00FB62D9">
            <w:pPr>
              <w:pStyle w:val="Odstavecseseznamem"/>
              <w:ind w:left="0"/>
            </w:pPr>
            <w:r w:rsidRPr="00980D68">
              <w:rPr>
                <w:lang w:eastAsia="cs-CZ"/>
              </w:rPr>
              <w:drawing>
                <wp:inline distT="0" distB="0" distL="0" distR="0" wp14:anchorId="51791EB6" wp14:editId="2E9C05A8">
                  <wp:extent cx="2855847" cy="1606728"/>
                  <wp:effectExtent l="0" t="0" r="1905"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gmentatio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69764" cy="1614558"/>
                          </a:xfrm>
                          <a:prstGeom prst="rect">
                            <a:avLst/>
                          </a:prstGeom>
                        </pic:spPr>
                      </pic:pic>
                    </a:graphicData>
                  </a:graphic>
                </wp:inline>
              </w:drawing>
            </w:r>
          </w:p>
        </w:tc>
        <w:tc>
          <w:tcPr>
            <w:tcW w:w="4498" w:type="dxa"/>
          </w:tcPr>
          <w:p w:rsidR="00FB62D9" w:rsidRPr="00980D68" w:rsidRDefault="00FB62D9" w:rsidP="00FB62D9">
            <w:pPr>
              <w:pStyle w:val="Odstavecseseznamem"/>
              <w:ind w:left="0"/>
            </w:pPr>
            <w:r w:rsidRPr="00980D68">
              <w:rPr>
                <w:lang w:eastAsia="cs-CZ"/>
              </w:rPr>
              <w:drawing>
                <wp:inline distT="0" distB="0" distL="0" distR="0" wp14:anchorId="4DEF659E" wp14:editId="741A3DA1">
                  <wp:extent cx="2783350" cy="1559498"/>
                  <wp:effectExtent l="0" t="0" r="0" b="317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oh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00713" cy="1569227"/>
                          </a:xfrm>
                          <a:prstGeom prst="rect">
                            <a:avLst/>
                          </a:prstGeom>
                        </pic:spPr>
                      </pic:pic>
                    </a:graphicData>
                  </a:graphic>
                </wp:inline>
              </w:drawing>
            </w:r>
          </w:p>
        </w:tc>
      </w:tr>
      <w:tr w:rsidR="00940D59" w:rsidRPr="00980D68" w:rsidTr="00940D59">
        <w:tc>
          <w:tcPr>
            <w:tcW w:w="9219" w:type="dxa"/>
            <w:gridSpan w:val="2"/>
          </w:tcPr>
          <w:p w:rsidR="00940D59" w:rsidRPr="00980D68" w:rsidRDefault="00940D59" w:rsidP="00940D59">
            <w:pPr>
              <w:pStyle w:val="Titulek"/>
              <w:jc w:val="center"/>
            </w:pPr>
            <w:bookmarkStart w:id="32" w:name="_Ref469234091"/>
            <w:bookmarkStart w:id="33" w:name="_Toc470026066"/>
            <w:r w:rsidRPr="00980D68">
              <w:t xml:space="preserve">Obr. </w:t>
            </w:r>
            <w:fldSimple w:instr=" SEQ Obr. \* ARABIC ">
              <w:r w:rsidR="008E0A01" w:rsidRPr="00980D68">
                <w:t>1</w:t>
              </w:r>
            </w:fldSimple>
            <w:bookmarkEnd w:id="32"/>
            <w:r w:rsidRPr="00980D68">
              <w:t xml:space="preserve"> – Mezikroky v algoritmu pro nalezení rohů displeje – vstupní obraz (vlevo nahoře), binarizovaný obraz (vpravo nahoře), segmentovaný obraz (vlevo dole), výsledek (vpravo dole)</w:t>
            </w:r>
            <w:bookmarkEnd w:id="33"/>
          </w:p>
        </w:tc>
      </w:tr>
    </w:tbl>
    <w:p w:rsidR="004B0B26" w:rsidRPr="00980D68" w:rsidRDefault="004B0B26" w:rsidP="004B0B26">
      <w:pPr>
        <w:pStyle w:val="Nadpis3"/>
      </w:pPr>
      <w:bookmarkStart w:id="34" w:name="_Toc470026120"/>
      <w:r w:rsidRPr="00980D68">
        <w:lastRenderedPageBreak/>
        <w:t>Normalizace jasu</w:t>
      </w:r>
      <w:bookmarkEnd w:id="34"/>
      <w:r w:rsidRPr="00980D68">
        <w:t xml:space="preserve"> </w:t>
      </w:r>
    </w:p>
    <w:p w:rsidR="00723843" w:rsidRPr="00980D68" w:rsidRDefault="00723843" w:rsidP="00723843">
      <w:pPr>
        <w:rPr>
          <w:rFonts w:eastAsiaTheme="minorEastAsia"/>
        </w:rPr>
      </w:pPr>
      <w:r w:rsidRPr="00980D68">
        <w:t xml:space="preserve">Tato část je důležitá, protože většina algoritmů je závislá na hodnotách jasu a pro lepší porovnání obrazovek je potřeba, aby měly podobný kontrast a tón barev. Ideální by bylo kalibrovat kameru pomocí referenční obrazovky, která by obsahovala saturovanou červenou, zelenou a modrou a </w:t>
      </w:r>
      <w:r w:rsidR="001B36D1" w:rsidRPr="00980D68">
        <w:t>alespoň 5 odstínů šedé. Taková obrazovka bohužel v aplikaci není k dispozici</w:t>
      </w:r>
      <w:r w:rsidRPr="00980D68">
        <w:t>, proto se a</w:t>
      </w:r>
      <w:r w:rsidR="001B5BBD" w:rsidRPr="00980D68">
        <w:t>le</w:t>
      </w:r>
      <w:r w:rsidRPr="00980D68">
        <w:t>spoň využívá faktu, že je v každé obrazovce bílá a černá.</w:t>
      </w:r>
      <w:r w:rsidR="006A476D" w:rsidRPr="00980D68">
        <w:t xml:space="preserve"> Jas se normalizuje po kanálech pomocí následujícího vzorce</w:t>
      </w:r>
      <w:r w:rsidR="00134C09" w:rsidRPr="00980D68">
        <w:t xml:space="preserve"> </w:t>
      </w:r>
      <w:r w:rsidR="00134C09" w:rsidRPr="00980D68">
        <w:rPr>
          <w:i/>
        </w:rPr>
        <w:fldChar w:fldCharType="begin"/>
      </w:r>
      <w:r w:rsidR="00134C09" w:rsidRPr="00980D68">
        <w:rPr>
          <w:i/>
        </w:rPr>
        <w:instrText xml:space="preserve"> REF _Ref470022520 \h  \* MERGEFORMAT </w:instrText>
      </w:r>
      <w:r w:rsidR="00134C09" w:rsidRPr="00980D68">
        <w:rPr>
          <w:i/>
        </w:rPr>
      </w:r>
      <w:r w:rsidR="00134C09" w:rsidRPr="00980D68">
        <w:rPr>
          <w:i/>
        </w:rPr>
        <w:fldChar w:fldCharType="separate"/>
      </w:r>
      <w:r w:rsidR="00134C09" w:rsidRPr="00980D68">
        <w:rPr>
          <w:i/>
        </w:rPr>
        <w:t>(1)</w:t>
      </w:r>
      <w:r w:rsidR="00134C09" w:rsidRPr="00980D68">
        <w:rPr>
          <w:i/>
        </w:rPr>
        <w:fldChar w:fldCharType="end"/>
      </w:r>
      <w:r w:rsidR="006A476D" w:rsidRPr="00980D68">
        <w:t xml:space="preserve">. Kd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oMath>
      <w:r w:rsidR="006A476D" w:rsidRPr="00980D68">
        <w:rPr>
          <w:rFonts w:eastAsiaTheme="minorEastAsia"/>
        </w:rPr>
        <w:t xml:space="preserve"> je původní obraz,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transf</m:t>
            </m:r>
          </m:sub>
        </m:sSub>
      </m:oMath>
      <w:r w:rsidR="006A476D" w:rsidRPr="00980D68">
        <w:rPr>
          <w:rFonts w:eastAsiaTheme="minorEastAsia"/>
        </w:rPr>
        <w:t xml:space="preserve"> je pak transformovaný.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4961"/>
        <w:gridCol w:w="1979"/>
      </w:tblGrid>
      <w:tr w:rsidR="001B5BBD" w:rsidRPr="00980D68" w:rsidTr="00134C09">
        <w:tc>
          <w:tcPr>
            <w:tcW w:w="2122" w:type="dxa"/>
          </w:tcPr>
          <w:p w:rsidR="001B5BBD" w:rsidRPr="00980D68" w:rsidRDefault="001B5BBD" w:rsidP="00723843"/>
        </w:tc>
        <w:tc>
          <w:tcPr>
            <w:tcW w:w="4961" w:type="dxa"/>
          </w:tcPr>
          <w:p w:rsidR="001B5BBD" w:rsidRPr="00980D68" w:rsidRDefault="00947848" w:rsidP="00134C09">
            <w:pPr>
              <w:keepNext/>
            </w:pPr>
            <m:oMathPara>
              <m:oMath>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transf</m:t>
                        </m:r>
                      </m:e>
                      <m:sub>
                        <m:r>
                          <w:rPr>
                            <w:rFonts w:ascii="Cambria Math" w:hAnsi="Cambria Math"/>
                          </w:rPr>
                          <m:t>i,j</m:t>
                        </m:r>
                      </m:sub>
                    </m:sSub>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sSub>
                          <m:sSubPr>
                            <m:ctrlPr>
                              <w:rPr>
                                <w:rFonts w:ascii="Cambria Math" w:eastAsiaTheme="minorEastAsia" w:hAnsi="Cambria Math"/>
                                <w:i/>
                              </w:rPr>
                            </m:ctrlPr>
                          </m:sSubPr>
                          <m:e>
                            <m:r>
                              <w:rPr>
                                <w:rFonts w:ascii="Cambria Math" w:eastAsiaTheme="minorEastAsia" w:hAnsi="Cambria Math"/>
                              </w:rPr>
                              <m:t>orig</m:t>
                            </m:r>
                          </m:e>
                          <m:sub>
                            <m:r>
                              <w:rPr>
                                <w:rFonts w:ascii="Cambria Math" w:eastAsiaTheme="minorEastAsia" w:hAnsi="Cambria Math"/>
                              </w:rPr>
                              <m:t>i,j</m:t>
                            </m:r>
                          </m:sub>
                        </m:sSub>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r>
                      <w:rPr>
                        <w:rFonts w:ascii="Cambria Math" w:eastAsiaTheme="minorEastAsia" w:hAnsi="Cambria Math"/>
                      </w:rPr>
                      <m:t>)</m:t>
                    </m:r>
                  </m:num>
                  <m:den>
                    <m:func>
                      <m:funcPr>
                        <m:ctrlPr>
                          <w:rPr>
                            <w:rFonts w:ascii="Cambria Math" w:eastAsiaTheme="minorEastAsia" w:hAnsi="Cambria Math"/>
                            <w:i/>
                          </w:rPr>
                        </m:ctrlPr>
                      </m:funcPr>
                      <m:fName>
                        <m:r>
                          <m:rPr>
                            <m:sty m:val="p"/>
                          </m:rPr>
                          <w:rPr>
                            <w:rFonts w:ascii="Cambria Math" w:eastAsiaTheme="minorEastAsia" w:hAnsi="Cambria Math"/>
                          </w:rPr>
                          <m:t>max</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e>
                        </m:d>
                      </m:e>
                    </m:func>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r>
                      <w:rPr>
                        <w:rFonts w:ascii="Cambria Math" w:eastAsiaTheme="minorEastAsia" w:hAnsi="Cambria Math"/>
                      </w:rPr>
                      <m:t>)</m:t>
                    </m:r>
                  </m:den>
                </m:f>
              </m:oMath>
            </m:oMathPara>
          </w:p>
        </w:tc>
        <w:tc>
          <w:tcPr>
            <w:tcW w:w="1979" w:type="dxa"/>
            <w:vAlign w:val="center"/>
          </w:tcPr>
          <w:p w:rsidR="001B5BBD" w:rsidRPr="00980D68" w:rsidRDefault="00134C09" w:rsidP="00134C09">
            <w:pPr>
              <w:pStyle w:val="Titulek"/>
              <w:jc w:val="right"/>
            </w:pPr>
            <w:bookmarkStart w:id="35" w:name="_Ref470022520"/>
            <w:r w:rsidRPr="00980D68">
              <w:t>(</w:t>
            </w:r>
            <w:fldSimple w:instr=" SEQ Rovnice \* ARABIC ">
              <w:r w:rsidRPr="00980D68">
                <w:t>1</w:t>
              </w:r>
            </w:fldSimple>
            <w:r w:rsidRPr="00980D68">
              <w:t>)</w:t>
            </w:r>
            <w:bookmarkEnd w:id="35"/>
          </w:p>
        </w:tc>
      </w:tr>
    </w:tbl>
    <w:p w:rsidR="006A476D" w:rsidRPr="00980D68" w:rsidRDefault="00802138" w:rsidP="00723843">
      <w:r w:rsidRPr="00980D68">
        <w:t>Tím, že se kontrast transformuje po kanálech, dosahuje se i částečného vyvážení bílé a redukuje se vliv barvy osvětlení.</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17"/>
      </w:tblGrid>
      <w:tr w:rsidR="009D3147" w:rsidRPr="00980D68" w:rsidTr="006A476D">
        <w:tc>
          <w:tcPr>
            <w:tcW w:w="4531" w:type="dxa"/>
          </w:tcPr>
          <w:p w:rsidR="006A476D" w:rsidRPr="00980D68" w:rsidRDefault="006A476D" w:rsidP="006A476D">
            <w:pPr>
              <w:keepNext/>
            </w:pPr>
            <w:r w:rsidRPr="00980D68">
              <w:rPr>
                <w:lang w:eastAsia="cs-CZ"/>
              </w:rPr>
              <w:drawing>
                <wp:inline distT="0" distB="0" distL="0" distR="0" wp14:anchorId="00F4EA34" wp14:editId="4EC9834A">
                  <wp:extent cx="2835047" cy="1594714"/>
                  <wp:effectExtent l="0" t="0" r="3810" b="5715"/>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vpin1_predUpravou.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76144" cy="1617831"/>
                          </a:xfrm>
                          <a:prstGeom prst="rect">
                            <a:avLst/>
                          </a:prstGeom>
                        </pic:spPr>
                      </pic:pic>
                    </a:graphicData>
                  </a:graphic>
                </wp:inline>
              </w:drawing>
            </w:r>
          </w:p>
        </w:tc>
        <w:tc>
          <w:tcPr>
            <w:tcW w:w="4531" w:type="dxa"/>
          </w:tcPr>
          <w:p w:rsidR="006A476D" w:rsidRPr="00980D68" w:rsidRDefault="006A476D" w:rsidP="00723843">
            <w:r w:rsidRPr="00980D68">
              <w:rPr>
                <w:lang w:eastAsia="cs-CZ"/>
              </w:rPr>
              <w:drawing>
                <wp:inline distT="0" distB="0" distL="0" distR="0" wp14:anchorId="01B2EF38" wp14:editId="488FE307">
                  <wp:extent cx="2834640" cy="1594485"/>
                  <wp:effectExtent l="0" t="0" r="3810" b="5715"/>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vpin1_poUprav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49806" cy="1603016"/>
                          </a:xfrm>
                          <a:prstGeom prst="rect">
                            <a:avLst/>
                          </a:prstGeom>
                        </pic:spPr>
                      </pic:pic>
                    </a:graphicData>
                  </a:graphic>
                </wp:inline>
              </w:drawing>
            </w:r>
          </w:p>
        </w:tc>
      </w:tr>
      <w:tr w:rsidR="006A476D" w:rsidRPr="00980D68" w:rsidTr="006A476D">
        <w:tc>
          <w:tcPr>
            <w:tcW w:w="9062" w:type="dxa"/>
            <w:gridSpan w:val="2"/>
          </w:tcPr>
          <w:p w:rsidR="006A476D" w:rsidRPr="00980D68" w:rsidRDefault="006A476D" w:rsidP="006A476D">
            <w:pPr>
              <w:pStyle w:val="Titulek"/>
              <w:jc w:val="center"/>
            </w:pPr>
            <w:bookmarkStart w:id="36" w:name="_Toc470026067"/>
            <w:r w:rsidRPr="00980D68">
              <w:t xml:space="preserve">Obr. </w:t>
            </w:r>
            <w:fldSimple w:instr=" SEQ Obr. \* ARABIC ">
              <w:r w:rsidR="008E0A01" w:rsidRPr="00980D68">
                <w:t>2</w:t>
              </w:r>
            </w:fldSimple>
            <w:r w:rsidRPr="00980D68">
              <w:t xml:space="preserve"> - Snímek obrazovky před (vlevo) a po(vpravo) </w:t>
            </w:r>
            <w:r w:rsidR="00802138" w:rsidRPr="00980D68">
              <w:t>transformaci</w:t>
            </w:r>
            <w:r w:rsidRPr="00980D68">
              <w:t xml:space="preserve"> kontrastu</w:t>
            </w:r>
            <w:bookmarkEnd w:id="36"/>
          </w:p>
        </w:tc>
      </w:tr>
      <w:tr w:rsidR="007312DC" w:rsidRPr="00980D68" w:rsidTr="006A476D">
        <w:tc>
          <w:tcPr>
            <w:tcW w:w="9062" w:type="dxa"/>
            <w:gridSpan w:val="2"/>
          </w:tcPr>
          <w:p w:rsidR="007312DC" w:rsidRPr="00980D68" w:rsidRDefault="007312DC" w:rsidP="007312DC">
            <w:r w:rsidRPr="00980D68">
              <w:t>Překážkou normalizace jasu jsou monotónní obrazovky</w:t>
            </w:r>
            <w:r w:rsidR="00134C09" w:rsidRPr="00980D68">
              <w:t>, které značí načítání</w:t>
            </w:r>
            <w:r w:rsidRPr="00980D68">
              <w:t>. Po tyto nemá normalizace smysl, proto se dopředu rozpoznají a žádná další analýza ani zpracování na nich neprobíh</w:t>
            </w:r>
            <w:r w:rsidR="00134C09" w:rsidRPr="00980D68">
              <w:t>á. Kvůli občasnému výraznému moa</w:t>
            </w:r>
            <w:r w:rsidRPr="00980D68">
              <w:t>ré šumu a velkému množství různých podob monotónní obrazovek se není možné spolehnout jen na intenzitu pixelů v obraze nebo jejich barevnost. Pro rozpoznání monotónní obrazovky se tedy používá absolutní zastoupení hran v</w:t>
            </w:r>
            <w:r w:rsidR="00134C09" w:rsidRPr="00980D68">
              <w:t xml:space="preserve"> obraze a </w:t>
            </w:r>
            <w:r w:rsidRPr="00980D68">
              <w:t>histogram intenzit pixelů</w:t>
            </w:r>
            <w:r w:rsidR="009D3147" w:rsidRPr="00980D68">
              <w:t xml:space="preserve"> po barevných kanálech</w:t>
            </w:r>
            <w:r w:rsidRPr="00980D68">
              <w:t xml:space="preserve">. </w:t>
            </w:r>
            <w:r w:rsidR="00134C09" w:rsidRPr="00980D68">
              <w:t>Hrany se získávají Cannyho hranovým detektorem</w:t>
            </w:r>
            <w:r w:rsidR="00134C09" w:rsidRPr="00980D68">
              <w:fldChar w:fldCharType="begin" w:fldLock="1"/>
            </w:r>
            <w:r w:rsidR="00947848">
              <w:instrText>ADDIN CSL_CITATION { "citationItems" : [ { "id" : "ITEM-1", "itemData" : { "DOI" : "10.1201/9781420030679", "ISBN" : "9780824758493", "PMID" : "13803062", "abstract" : "It is essential that differently oriented specialists and students involved in image processing have a firm grasp of the necessary concepts and principles. A single-source reference that can provide this foundation, as well as a thorough explanation of the techniques involved, particularly those found in \"medical\" image processing, would be an invaluable resource to have. Medical Image Processing, Reconstruction and Restoration: Concepts and Methods \"is\" that resource. It not only explains the general principles and methods of image processing, but also focuses on recent applications specific to medical imaging - providing a theoretical yet clear explanation of underlying generic concepts. \"The content of this book is divided into three parts: \" Part I, \"Images as\" \"Multidimensional Signals,\" provides the introduction to basic image processing theory, explaining it for both analogue and digital image representation. Part II, \"Imaging Systems as Data\" \"Sources,\" offers an alternative view on imaging modalities, with emphasis placed on analyzing internal signals and (pre)image data that are consequently processed. Part III, \"Image Processing and Analysis,\" focuses on such vital image processing topics as tomographic image reconstruction, image fusion, methods of image enhancement, and image restoration techniques. This section also explains concepts of fundamental-level image analysis - detailing local feature analysis, image segmentation, and generalized morphological transforms. It also addresses what is needed within the image processing environment by noting necessary hardware and software and processes for image archiving and communications.", "author" : [ { "dropping-particle" : "", "family" : "Jan", "given" : "Jiri", "non-dropping-particle" : "", "parse-names" : false, "suffix" : "" } ], "container-title" : "Magnetic Resonance Imaging", "id" : "ITEM-1", "issued" : { "date-parts" : [ [ "2006" ] ] }, "number-of-pages" : "725", "title" : "Medical Image Processing , Reconstruction and Restoration Concepts and Methods", "type" : "book" }, "uris" : [ "http://www.mendeley.com/documents/?uuid=ef4e596b-856c-4d3d-8277-62819d65ce56" ] } ], "mendeley" : { "formattedCitation" : "[2]", "plainTextFormattedCitation" : "[2]", "previouslyFormattedCitation" : "[2]" }, "properties" : { "noteIndex" : 0 }, "schema" : "https://github.com/citation-style-language/schema/raw/master/csl-citation.json" }</w:instrText>
            </w:r>
            <w:r w:rsidR="00134C09" w:rsidRPr="00980D68">
              <w:fldChar w:fldCharType="separate"/>
            </w:r>
            <w:r w:rsidR="00134C09" w:rsidRPr="00980D68">
              <w:rPr>
                <w:noProof/>
              </w:rPr>
              <w:t>[2]</w:t>
            </w:r>
            <w:r w:rsidR="00134C09" w:rsidRPr="00980D68">
              <w:fldChar w:fldCharType="end"/>
            </w:r>
            <w:r w:rsidR="00134C09" w:rsidRPr="00980D68">
              <w:t xml:space="preserve">. </w:t>
            </w:r>
          </w:p>
          <w:p w:rsidR="007312DC" w:rsidRPr="00980D68" w:rsidRDefault="007312DC" w:rsidP="007312DC">
            <w:r w:rsidRPr="00980D68">
              <w:t xml:space="preserve">U určení monotónnosti obrazovky bylo dosáhnuto stoprocentní úspěšnosti. </w:t>
            </w:r>
          </w:p>
          <w:tbl>
            <w:tblPr>
              <w:tblStyle w:val="Mkatabulky"/>
              <w:tblW w:w="88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1"/>
              <w:gridCol w:w="12"/>
              <w:gridCol w:w="4323"/>
            </w:tblGrid>
            <w:tr w:rsidR="009D3147" w:rsidRPr="00980D68" w:rsidTr="001B36D1">
              <w:trPr>
                <w:trHeight w:hRule="exact" w:val="2880"/>
              </w:trPr>
              <w:tc>
                <w:tcPr>
                  <w:tcW w:w="4478" w:type="dxa"/>
                </w:tcPr>
                <w:p w:rsidR="007312DC" w:rsidRPr="00980D68" w:rsidRDefault="007312DC" w:rsidP="007312DC">
                  <w:r w:rsidRPr="00980D68">
                    <w:rPr>
                      <w:lang w:eastAsia="cs-CZ"/>
                    </w:rPr>
                    <w:drawing>
                      <wp:inline distT="0" distB="0" distL="0" distR="0">
                        <wp:extent cx="2764790" cy="18384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99390" cy="1861483"/>
                                </a:xfrm>
                                <a:prstGeom prst="rect">
                                  <a:avLst/>
                                </a:prstGeom>
                              </pic:spPr>
                            </pic:pic>
                          </a:graphicData>
                        </a:graphic>
                      </wp:inline>
                    </w:drawing>
                  </w:r>
                </w:p>
              </w:tc>
              <w:tc>
                <w:tcPr>
                  <w:tcW w:w="4478" w:type="dxa"/>
                  <w:gridSpan w:val="2"/>
                </w:tcPr>
                <w:p w:rsidR="007312DC" w:rsidRPr="00980D68" w:rsidRDefault="007312DC" w:rsidP="007312DC">
                  <w:r w:rsidRPr="00980D68">
                    <w:rPr>
                      <w:lang w:eastAsia="cs-CZ"/>
                    </w:rPr>
                    <w:drawing>
                      <wp:inline distT="0" distB="0" distL="0" distR="0">
                        <wp:extent cx="2754076" cy="1838325"/>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9.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76500" cy="1853293"/>
                                </a:xfrm>
                                <a:prstGeom prst="rect">
                                  <a:avLst/>
                                </a:prstGeom>
                              </pic:spPr>
                            </pic:pic>
                          </a:graphicData>
                        </a:graphic>
                      </wp:inline>
                    </w:drawing>
                  </w:r>
                </w:p>
              </w:tc>
            </w:tr>
            <w:tr w:rsidR="009D3147" w:rsidRPr="00980D68" w:rsidTr="001B36D1">
              <w:trPr>
                <w:trHeight w:hRule="exact" w:val="2880"/>
              </w:trPr>
              <w:tc>
                <w:tcPr>
                  <w:tcW w:w="4478" w:type="dxa"/>
                  <w:gridSpan w:val="2"/>
                </w:tcPr>
                <w:p w:rsidR="007312DC" w:rsidRPr="00980D68" w:rsidRDefault="007312DC" w:rsidP="007312DC">
                  <w:r w:rsidRPr="00980D68">
                    <w:rPr>
                      <w:lang w:eastAsia="cs-CZ"/>
                    </w:rPr>
                    <w:lastRenderedPageBreak/>
                    <w:drawing>
                      <wp:inline distT="0" distB="0" distL="0" distR="0">
                        <wp:extent cx="2889250" cy="179070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17320" cy="1808097"/>
                                </a:xfrm>
                                <a:prstGeom prst="rect">
                                  <a:avLst/>
                                </a:prstGeom>
                              </pic:spPr>
                            </pic:pic>
                          </a:graphicData>
                        </a:graphic>
                      </wp:inline>
                    </w:drawing>
                  </w:r>
                </w:p>
              </w:tc>
              <w:tc>
                <w:tcPr>
                  <w:tcW w:w="4478" w:type="dxa"/>
                </w:tcPr>
                <w:p w:rsidR="007312DC" w:rsidRPr="00980D68" w:rsidRDefault="007312DC" w:rsidP="009D3147">
                  <w:pPr>
                    <w:keepNext/>
                  </w:pPr>
                  <w:r w:rsidRPr="00980D68">
                    <w:rPr>
                      <w:lang w:eastAsia="cs-CZ"/>
                    </w:rPr>
                    <w:drawing>
                      <wp:inline distT="0" distB="0" distL="0" distR="0">
                        <wp:extent cx="2622550" cy="1790065"/>
                        <wp:effectExtent l="0" t="0" r="635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8.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55301" cy="1812420"/>
                                </a:xfrm>
                                <a:prstGeom prst="rect">
                                  <a:avLst/>
                                </a:prstGeom>
                              </pic:spPr>
                            </pic:pic>
                          </a:graphicData>
                        </a:graphic>
                      </wp:inline>
                    </w:drawing>
                  </w:r>
                </w:p>
              </w:tc>
            </w:tr>
          </w:tbl>
          <w:p w:rsidR="007312DC" w:rsidRPr="00980D68" w:rsidRDefault="009D3147" w:rsidP="001B36D1">
            <w:pPr>
              <w:pStyle w:val="Titulek"/>
              <w:jc w:val="center"/>
            </w:pPr>
            <w:bookmarkStart w:id="37" w:name="_Toc470026068"/>
            <w:r w:rsidRPr="00980D68">
              <w:t xml:space="preserve">Obr. </w:t>
            </w:r>
            <w:fldSimple w:instr=" SEQ Obr. \* ARABIC ">
              <w:r w:rsidR="008E0A01" w:rsidRPr="00980D68">
                <w:t>3</w:t>
              </w:r>
            </w:fldSimple>
            <w:r w:rsidRPr="00980D68">
              <w:t xml:space="preserve"> – Příkl</w:t>
            </w:r>
            <w:r w:rsidR="00134C09" w:rsidRPr="00980D68">
              <w:t>ady problematických obrazovek:</w:t>
            </w:r>
            <w:r w:rsidRPr="00980D68">
              <w:t xml:space="preserve"> </w:t>
            </w:r>
            <w:r w:rsidR="00134C09" w:rsidRPr="00980D68">
              <w:t xml:space="preserve">a) </w:t>
            </w:r>
            <w:r w:rsidRPr="00980D68">
              <w:t xml:space="preserve">jinak barevný okraj b) výrazný šum c) nízký jas </w:t>
            </w:r>
            <w:r w:rsidR="001B36D1" w:rsidRPr="00980D68">
              <w:t xml:space="preserve">(obrazovka je reálně bílá) </w:t>
            </w:r>
            <w:r w:rsidRPr="00980D68">
              <w:t>d) nemonotónní obrazovka s výrazným zastoupením bílé, která musí pokračovat k analýze</w:t>
            </w:r>
            <w:bookmarkEnd w:id="37"/>
          </w:p>
        </w:tc>
      </w:tr>
      <w:tr w:rsidR="009D3147" w:rsidRPr="00980D68" w:rsidTr="006A476D">
        <w:tc>
          <w:tcPr>
            <w:tcW w:w="9062" w:type="dxa"/>
            <w:gridSpan w:val="2"/>
          </w:tcPr>
          <w:p w:rsidR="009D3147" w:rsidRPr="00980D68" w:rsidRDefault="009D3147" w:rsidP="007312DC"/>
        </w:tc>
      </w:tr>
    </w:tbl>
    <w:p w:rsidR="007E373F" w:rsidRPr="00980D68" w:rsidRDefault="004B0B26" w:rsidP="004B0B26">
      <w:pPr>
        <w:pStyle w:val="Nadpis2"/>
      </w:pPr>
      <w:bookmarkStart w:id="38" w:name="_Toc470026121"/>
      <w:r w:rsidRPr="00980D68">
        <w:t>Redukce šumu</w:t>
      </w:r>
      <w:bookmarkEnd w:id="38"/>
    </w:p>
    <w:p w:rsidR="008E2387" w:rsidRPr="00980D68" w:rsidRDefault="008E2387" w:rsidP="008E2387">
      <w:r w:rsidRPr="00980D68">
        <w:t>Při snímkování displeje je</w:t>
      </w:r>
      <w:r w:rsidR="00134C09" w:rsidRPr="00980D68">
        <w:t xml:space="preserve"> největším problémem šum typu moa</w:t>
      </w:r>
      <w:r w:rsidRPr="00980D68">
        <w:t xml:space="preserve">ré. </w:t>
      </w:r>
      <w:r w:rsidR="00134C09" w:rsidRPr="00980D68">
        <w:t>Moa</w:t>
      </w:r>
      <w:r w:rsidR="00BF4074" w:rsidRPr="00980D68">
        <w:t>ré vzniká v důsledku pravidelného uspořádání pixelů na displeji i na čipu kamery do matice. Tyto dvě mřížky spolu interferují</w:t>
      </w:r>
      <w:r w:rsidR="00947848">
        <w:t>,</w:t>
      </w:r>
      <w:r w:rsidR="00BF4074" w:rsidRPr="00980D68">
        <w:t xml:space="preserve"> a tak vznikají pruhy. </w:t>
      </w:r>
      <w:r w:rsidRPr="00980D68">
        <w:t xml:space="preserve">Vzhledem k výpočetní náročnosti odstranění tohoto typu šumu by </w:t>
      </w:r>
      <w:r w:rsidR="00947848">
        <w:t>bylo ideální použít hardwarový a</w:t>
      </w:r>
      <w:r w:rsidRPr="00980D68">
        <w:t xml:space="preserve">ntialiasingový filtr, který ale nemáme momentálně k dispozici. </w:t>
      </w:r>
      <w:r w:rsidR="00BF4074" w:rsidRPr="00980D68">
        <w:t xml:space="preserve">Pro </w:t>
      </w:r>
      <w:r w:rsidR="00C94A4D" w:rsidRPr="00980D68">
        <w:t xml:space="preserve">odstranění šumu se ukázala jako nejefektivnější filtrace </w:t>
      </w:r>
      <w:r w:rsidR="00BF4074" w:rsidRPr="00980D68">
        <w:t>ve spektru pásmovou Gaussovou zádrží.</w:t>
      </w:r>
      <w:r w:rsidR="00776A25" w:rsidRPr="00980D68">
        <w:t xml:space="preserve"> Filtrace byla provedena pro </w:t>
      </w:r>
      <w:r w:rsidR="00BF4074" w:rsidRPr="00980D68">
        <w:t>každý barevný kanál zvláš</w:t>
      </w:r>
      <w:r w:rsidR="00776A25" w:rsidRPr="00980D68">
        <w:t>ť. Pro vygenerování masky filtru byl</w:t>
      </w:r>
      <w:r w:rsidR="009F606E" w:rsidRPr="00980D68">
        <w:t>y</w:t>
      </w:r>
      <w:r w:rsidR="00776A25" w:rsidRPr="00980D68">
        <w:t xml:space="preserve"> použit</w:t>
      </w:r>
      <w:r w:rsidR="009F606E" w:rsidRPr="00980D68">
        <w:t>y</w:t>
      </w:r>
      <w:r w:rsidR="00776A25" w:rsidRPr="00980D68">
        <w:t xml:space="preserve"> následující vztah</w:t>
      </w:r>
      <w:r w:rsidR="00947848">
        <w:t>y</w:t>
      </w:r>
      <w:r w:rsidR="00947848">
        <w:fldChar w:fldCharType="begin" w:fldLock="1"/>
      </w:r>
      <w:r w:rsidR="00947848">
        <w:instrText>ADDIN CSL_CITATION { "citationItems" : [ { "id" : "ITEM-1", "itemData" : { "DOI" : "10.1016/j.micron.2011.07.009", "ISBN" : "1872-8952 (Electronic)\\r1388-2457 (Linking)", "ISSN" : "09684328", "PMID" : "21763191", "abstract" : "Moir\u00e9 pattern noise in Scanning Transmission X-ray Microscopy (STXM) imaging introduces significant errors in qualitative and quantitative image analysis. Due to the complex origin of the noise, it is difficult to avoid Moir\u00e9 pattern noise during the image data acquisition stage. In this paper, we introduce a post-processing method for filtering Moir\u00e9 pattern noise from STXM images. This method includes a semi-automatic detection of the spectral peaks in the Fourier amplitude spectrum by using a local median filter, and elimination of the spectral noise peaks using a Gaussian notch filter. The proposed median-Gaussian filtering framework shows good results for STXM images with the size of power of two, if such parameters as threshold, sizes of the median and Gaussian filters, and size of the low frequency window, have been properly selected. \u00a9 2011 Elsevier Ltd.", "author" : [ { "dropping-particle" : "", "family" : "Wei", "given" : "Zhouping", "non-dropping-particle" : "", "parse-names" : false, "suffix" : "" }, { "dropping-particle" : "", "family" : "Wang", "given" : "Jian", "non-dropping-particle" : "", "parse-names" : false, "suffix" : "" }, { "dropping-particle" : "", "family" : "Nichol", "given" : "Helen", "non-dropping-particle" : "", "parse-names" : false, "suffix" : "" }, { "dropping-particle" : "", "family" : "Wiebe", "given" : "Sheldon", "non-dropping-particle" : "", "parse-names" : false, "suffix" : "" }, { "dropping-particle" : "", "family" : "Chapman", "given" : "Dean", "non-dropping-particle" : "", "parse-names" : false, "suffix" : "" } ], "container-title" : "Micron", "id" : "ITEM-1", "issue" : "2-3", "issued" : { "date-parts" : [ [ "2012" ] ] }, "page" : "170-176", "title" : "A median-Gaussian filtering framework for Moir\u00e9 pattern noise removal from X-ray microscopy image", "type" : "article-journal", "volume" : "43" }, "uris" : [ "http://www.mendeley.com/documents/?uuid=1e8added-ac78-433d-b891-4570a50df8a1" ] } ], "mendeley" : { "formattedCitation" : "[3]", "plainTextFormattedCitation" : "[3]", "previouslyFormattedCitation" : "[3]" }, "properties" : { "noteIndex" : 0 }, "schema" : "https://github.com/citation-style-language/schema/raw/master/csl-citation.json" }</w:instrText>
      </w:r>
      <w:r w:rsidR="00947848">
        <w:fldChar w:fldCharType="separate"/>
      </w:r>
      <w:r w:rsidR="00947848" w:rsidRPr="00947848">
        <w:rPr>
          <w:noProof/>
        </w:rPr>
        <w:t>[3]</w:t>
      </w:r>
      <w:r w:rsidR="00947848">
        <w:fldChar w:fldCharType="end"/>
      </w:r>
      <w:r w:rsidR="00776A25" w:rsidRPr="00980D68">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200"/>
        <w:gridCol w:w="877"/>
      </w:tblGrid>
      <w:tr w:rsidR="00C94A4D" w:rsidRPr="00980D68" w:rsidTr="009F606E">
        <w:tc>
          <w:tcPr>
            <w:tcW w:w="985" w:type="dxa"/>
          </w:tcPr>
          <w:p w:rsidR="00C94A4D" w:rsidRPr="00980D68" w:rsidRDefault="00C94A4D" w:rsidP="008E2387">
            <w:pPr>
              <w:rPr>
                <w:rFonts w:eastAsia="Calibri" w:cs="Times New Roman"/>
              </w:rPr>
            </w:pPr>
          </w:p>
        </w:tc>
        <w:tc>
          <w:tcPr>
            <w:tcW w:w="7200" w:type="dxa"/>
          </w:tcPr>
          <w:p w:rsidR="00C94A4D" w:rsidRPr="00980D68" w:rsidRDefault="00947848" w:rsidP="008E2387">
            <w:pPr>
              <w:rPr>
                <w:rFonts w:eastAsia="Calibri" w:cs="Times New Roman"/>
              </w:rPr>
            </w:pPr>
            <m:oMathPara>
              <m:oMath>
                <m:sSub>
                  <m:sSubPr>
                    <m:ctrlPr>
                      <w:rPr>
                        <w:rFonts w:ascii="Cambria Math" w:hAnsi="Cambria Math"/>
                        <w:i/>
                      </w:rPr>
                    </m:ctrlPr>
                  </m:sSubPr>
                  <m:e>
                    <m:r>
                      <w:rPr>
                        <w:rFonts w:ascii="Cambria Math" w:hAnsi="Cambria Math"/>
                      </w:rPr>
                      <m:t>G</m:t>
                    </m:r>
                  </m:e>
                  <m:sub>
                    <m:r>
                      <w:rPr>
                        <w:rFonts w:ascii="Cambria Math" w:hAnsi="Cambria Math"/>
                      </w:rPr>
                      <m:t xml:space="preserve">i,j </m:t>
                    </m:r>
                  </m:sub>
                </m:sSub>
                <m:d>
                  <m:dPr>
                    <m:ctrlPr>
                      <w:rPr>
                        <w:rFonts w:ascii="Cambria Math" w:hAnsi="Cambria Math"/>
                        <w:i/>
                      </w:rPr>
                    </m:ctrlPr>
                  </m:dPr>
                  <m:e>
                    <m:r>
                      <w:rPr>
                        <w:rFonts w:ascii="Cambria Math" w:hAnsi="Cambria Math"/>
                      </w:rPr>
                      <m:t>u,v</m:t>
                    </m:r>
                  </m:e>
                </m:d>
                <m:r>
                  <w:rPr>
                    <w:rFonts w:ascii="Cambria Math" w:hAnsi="Cambria Math"/>
                  </w:rPr>
                  <m:t>= 1-C</m:t>
                </m:r>
                <m:sSup>
                  <m:sSupPr>
                    <m:ctrlPr>
                      <w:rPr>
                        <w:rFonts w:ascii="Cambria Math" w:hAnsi="Cambria Math"/>
                        <w:i/>
                      </w:rPr>
                    </m:ctrlPr>
                  </m:sSupPr>
                  <m:e>
                    <m:r>
                      <w:rPr>
                        <w:rFonts w:ascii="Cambria Math" w:hAnsi="Cambria Math"/>
                      </w:rPr>
                      <m:t>e</m:t>
                    </m:r>
                  </m:e>
                  <m:sup>
                    <m:r>
                      <w:rPr>
                        <w:rFonts w:ascii="Cambria Math" w:hAnsi="Cambria Math"/>
                      </w:rPr>
                      <m:t>-a(</m:t>
                    </m:r>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m:t>
                    </m:r>
                  </m:sup>
                </m:sSup>
              </m:oMath>
            </m:oMathPara>
          </w:p>
        </w:tc>
        <w:tc>
          <w:tcPr>
            <w:tcW w:w="877" w:type="dxa"/>
          </w:tcPr>
          <w:p w:rsidR="00C94A4D" w:rsidRPr="00980D68" w:rsidRDefault="009F606E" w:rsidP="009F606E">
            <w:pPr>
              <w:pStyle w:val="Titulek"/>
              <w:rPr>
                <w:rFonts w:eastAsiaTheme="minorEastAsia"/>
              </w:rPr>
            </w:pPr>
            <w:r w:rsidRPr="00980D68">
              <w:rPr>
                <w:rFonts w:eastAsiaTheme="minorEastAsia"/>
              </w:rPr>
              <w:t>(</w:t>
            </w:r>
            <w:r w:rsidRPr="00980D68">
              <w:rPr>
                <w:rFonts w:eastAsiaTheme="minorEastAsia"/>
              </w:rPr>
              <w:fldChar w:fldCharType="begin"/>
            </w:r>
            <w:r w:rsidRPr="00980D68">
              <w:rPr>
                <w:rFonts w:eastAsiaTheme="minorEastAsia"/>
              </w:rPr>
              <w:instrText xml:space="preserve"> SEQ Rovnice \* ARABIC </w:instrText>
            </w:r>
            <w:r w:rsidRPr="00980D68">
              <w:rPr>
                <w:rFonts w:eastAsiaTheme="minorEastAsia"/>
              </w:rPr>
              <w:fldChar w:fldCharType="separate"/>
            </w:r>
            <w:r w:rsidR="00134C09" w:rsidRPr="00980D68">
              <w:rPr>
                <w:rFonts w:eastAsiaTheme="minorEastAsia"/>
              </w:rPr>
              <w:t>2</w:t>
            </w:r>
            <w:r w:rsidRPr="00980D68">
              <w:rPr>
                <w:rFonts w:eastAsiaTheme="minorEastAsia"/>
              </w:rPr>
              <w:fldChar w:fldCharType="end"/>
            </w:r>
            <w:r w:rsidRPr="00980D68">
              <w:rPr>
                <w:rFonts w:eastAsiaTheme="minorEastAsia"/>
              </w:rPr>
              <w:t>)</w:t>
            </w:r>
          </w:p>
        </w:tc>
      </w:tr>
      <w:tr w:rsidR="00C94A4D" w:rsidRPr="00980D68" w:rsidTr="009F606E">
        <w:tc>
          <w:tcPr>
            <w:tcW w:w="985" w:type="dxa"/>
          </w:tcPr>
          <w:p w:rsidR="00C94A4D" w:rsidRPr="00980D68" w:rsidRDefault="00C94A4D" w:rsidP="008E2387">
            <w:pPr>
              <w:rPr>
                <w:rFonts w:eastAsia="Calibri" w:cs="Times New Roman"/>
              </w:rPr>
            </w:pPr>
          </w:p>
        </w:tc>
        <w:tc>
          <w:tcPr>
            <w:tcW w:w="7200" w:type="dxa"/>
          </w:tcPr>
          <w:p w:rsidR="00C94A4D" w:rsidRPr="00980D68" w:rsidRDefault="00C94A4D" w:rsidP="009F606E">
            <w:pPr>
              <w:keepNext/>
            </w:pPr>
            <m:oMathPara>
              <m:oMath>
                <m:r>
                  <w:rPr>
                    <w:rFonts w:ascii="Cambria Math" w:hAnsi="Cambria Math"/>
                  </w:rPr>
                  <m:t>u= -floor</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2</m:t>
                        </m:r>
                      </m:den>
                    </m:f>
                  </m:e>
                </m:d>
                <m:r>
                  <w:rPr>
                    <w:rFonts w:ascii="Cambria Math" w:hAnsi="Cambria Math"/>
                  </w:rPr>
                  <m:t>, -floor</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2</m:t>
                        </m:r>
                      </m:den>
                    </m:f>
                  </m:e>
                </m:d>
                <m:r>
                  <w:rPr>
                    <w:rFonts w:ascii="Cambria Math" w:hAnsi="Cambria Math"/>
                  </w:rPr>
                  <m:t>+1, . .. , floor</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2</m:t>
                        </m:r>
                      </m:den>
                    </m:f>
                  </m:e>
                </m:d>
                <m:r>
                  <w:rPr>
                    <w:rFonts w:ascii="Cambria Math" w:hAnsi="Cambria Math"/>
                  </w:rPr>
                  <m:t>-1, floor(</m:t>
                </m:r>
                <m:f>
                  <m:fPr>
                    <m:ctrlPr>
                      <w:rPr>
                        <w:rFonts w:ascii="Cambria Math" w:hAnsi="Cambria Math"/>
                        <w:i/>
                      </w:rPr>
                    </m:ctrlPr>
                  </m:fPr>
                  <m:num>
                    <m:r>
                      <w:rPr>
                        <w:rFonts w:ascii="Cambria Math" w:hAnsi="Cambria Math"/>
                      </w:rPr>
                      <m:t>i</m:t>
                    </m:r>
                  </m:num>
                  <m:den>
                    <m:r>
                      <w:rPr>
                        <w:rFonts w:ascii="Cambria Math" w:hAnsi="Cambria Math"/>
                      </w:rPr>
                      <m:t>2</m:t>
                    </m:r>
                  </m:den>
                </m:f>
                <m:r>
                  <w:rPr>
                    <w:rFonts w:ascii="Cambria Math" w:hAnsi="Cambria Math"/>
                  </w:rPr>
                  <m:t>)</m:t>
                </m:r>
              </m:oMath>
            </m:oMathPara>
          </w:p>
        </w:tc>
        <w:tc>
          <w:tcPr>
            <w:tcW w:w="877" w:type="dxa"/>
          </w:tcPr>
          <w:p w:rsidR="00C94A4D" w:rsidRPr="00980D68" w:rsidRDefault="009F606E" w:rsidP="008E2387">
            <w:pPr>
              <w:rPr>
                <w:rFonts w:eastAsia="Calibri" w:cs="Times New Roman"/>
                <w:i/>
              </w:rPr>
            </w:pPr>
            <w:r w:rsidRPr="00980D68">
              <w:rPr>
                <w:rFonts w:eastAsia="Calibri" w:cs="Times New Roman"/>
                <w:i/>
              </w:rPr>
              <w:t>(</w:t>
            </w:r>
            <w:r w:rsidRPr="00980D68">
              <w:rPr>
                <w:rFonts w:eastAsia="Calibri" w:cs="Times New Roman"/>
                <w:i/>
              </w:rPr>
              <w:fldChar w:fldCharType="begin"/>
            </w:r>
            <w:r w:rsidRPr="00980D68">
              <w:rPr>
                <w:rFonts w:eastAsia="Calibri" w:cs="Times New Roman"/>
                <w:i/>
              </w:rPr>
              <w:instrText xml:space="preserve"> SEQ Rovnice \* ARABIC </w:instrText>
            </w:r>
            <w:r w:rsidRPr="00980D68">
              <w:rPr>
                <w:rFonts w:eastAsia="Calibri" w:cs="Times New Roman"/>
                <w:i/>
              </w:rPr>
              <w:fldChar w:fldCharType="separate"/>
            </w:r>
            <w:r w:rsidR="00134C09" w:rsidRPr="00980D68">
              <w:rPr>
                <w:rFonts w:eastAsia="Calibri" w:cs="Times New Roman"/>
                <w:i/>
              </w:rPr>
              <w:t>3</w:t>
            </w:r>
            <w:r w:rsidRPr="00980D68">
              <w:rPr>
                <w:rFonts w:eastAsia="Calibri" w:cs="Times New Roman"/>
                <w:i/>
              </w:rPr>
              <w:fldChar w:fldCharType="end"/>
            </w:r>
            <w:r w:rsidRPr="00980D68">
              <w:rPr>
                <w:rFonts w:eastAsia="Calibri" w:cs="Times New Roman"/>
                <w:i/>
              </w:rPr>
              <w:t>)</w:t>
            </w:r>
          </w:p>
        </w:tc>
      </w:tr>
      <w:tr w:rsidR="00C94A4D" w:rsidRPr="00980D68" w:rsidTr="009F606E">
        <w:tc>
          <w:tcPr>
            <w:tcW w:w="985" w:type="dxa"/>
          </w:tcPr>
          <w:p w:rsidR="00C94A4D" w:rsidRPr="00980D68" w:rsidRDefault="00C94A4D" w:rsidP="008E2387">
            <w:pPr>
              <w:rPr>
                <w:rFonts w:eastAsia="Calibri" w:cs="Times New Roman"/>
              </w:rPr>
            </w:pPr>
          </w:p>
        </w:tc>
        <w:tc>
          <w:tcPr>
            <w:tcW w:w="7200" w:type="dxa"/>
          </w:tcPr>
          <w:p w:rsidR="00C94A4D" w:rsidRPr="00980D68" w:rsidRDefault="00C94A4D" w:rsidP="009F606E">
            <w:pPr>
              <w:keepNext/>
            </w:pPr>
            <m:oMathPara>
              <m:oMath>
                <m:r>
                  <w:rPr>
                    <w:rFonts w:ascii="Cambria Math" w:hAnsi="Cambria Math"/>
                  </w:rPr>
                  <m:t>v= -floor</m:t>
                </m:r>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2</m:t>
                        </m:r>
                      </m:den>
                    </m:f>
                  </m:e>
                </m:d>
                <m:r>
                  <w:rPr>
                    <w:rFonts w:ascii="Cambria Math" w:hAnsi="Cambria Math"/>
                  </w:rPr>
                  <m:t>, -floor</m:t>
                </m:r>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2</m:t>
                        </m:r>
                      </m:den>
                    </m:f>
                  </m:e>
                </m:d>
                <m:r>
                  <w:rPr>
                    <w:rFonts w:ascii="Cambria Math" w:hAnsi="Cambria Math"/>
                  </w:rPr>
                  <m:t>+1, . .. , floor</m:t>
                </m:r>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2</m:t>
                        </m:r>
                      </m:den>
                    </m:f>
                  </m:e>
                </m:d>
                <m:r>
                  <w:rPr>
                    <w:rFonts w:ascii="Cambria Math" w:hAnsi="Cambria Math"/>
                  </w:rPr>
                  <m:t>-1, floor(</m:t>
                </m:r>
                <m:f>
                  <m:fPr>
                    <m:ctrlPr>
                      <w:rPr>
                        <w:rFonts w:ascii="Cambria Math" w:hAnsi="Cambria Math"/>
                        <w:i/>
                      </w:rPr>
                    </m:ctrlPr>
                  </m:fPr>
                  <m:num>
                    <m:r>
                      <w:rPr>
                        <w:rFonts w:ascii="Cambria Math" w:hAnsi="Cambria Math"/>
                      </w:rPr>
                      <m:t>j</m:t>
                    </m:r>
                  </m:num>
                  <m:den>
                    <m:r>
                      <w:rPr>
                        <w:rFonts w:ascii="Cambria Math" w:hAnsi="Cambria Math"/>
                      </w:rPr>
                      <m:t>2</m:t>
                    </m:r>
                  </m:den>
                </m:f>
                <m:r>
                  <w:rPr>
                    <w:rFonts w:ascii="Cambria Math" w:hAnsi="Cambria Math"/>
                  </w:rPr>
                  <m:t>)</m:t>
                </m:r>
              </m:oMath>
            </m:oMathPara>
          </w:p>
        </w:tc>
        <w:tc>
          <w:tcPr>
            <w:tcW w:w="877" w:type="dxa"/>
          </w:tcPr>
          <w:p w:rsidR="00C94A4D" w:rsidRPr="00980D68" w:rsidRDefault="009F606E" w:rsidP="009F606E">
            <w:pPr>
              <w:keepNext/>
              <w:rPr>
                <w:rFonts w:eastAsia="Calibri" w:cs="Times New Roman"/>
                <w:i/>
              </w:rPr>
            </w:pPr>
            <w:r w:rsidRPr="00980D68">
              <w:rPr>
                <w:rFonts w:eastAsia="Calibri" w:cs="Times New Roman"/>
                <w:i/>
              </w:rPr>
              <w:t>(</w:t>
            </w:r>
            <w:r w:rsidRPr="00980D68">
              <w:rPr>
                <w:rFonts w:eastAsia="Calibri" w:cs="Times New Roman"/>
                <w:i/>
              </w:rPr>
              <w:fldChar w:fldCharType="begin"/>
            </w:r>
            <w:r w:rsidRPr="00980D68">
              <w:rPr>
                <w:rFonts w:eastAsia="Calibri" w:cs="Times New Roman"/>
                <w:i/>
              </w:rPr>
              <w:instrText xml:space="preserve"> SEQ Rovnice \* ARABIC </w:instrText>
            </w:r>
            <w:r w:rsidRPr="00980D68">
              <w:rPr>
                <w:rFonts w:eastAsia="Calibri" w:cs="Times New Roman"/>
                <w:i/>
              </w:rPr>
              <w:fldChar w:fldCharType="separate"/>
            </w:r>
            <w:r w:rsidR="00134C09" w:rsidRPr="00980D68">
              <w:rPr>
                <w:rFonts w:eastAsia="Calibri" w:cs="Times New Roman"/>
                <w:i/>
              </w:rPr>
              <w:t>4</w:t>
            </w:r>
            <w:r w:rsidRPr="00980D68">
              <w:rPr>
                <w:rFonts w:eastAsia="Calibri" w:cs="Times New Roman"/>
                <w:i/>
              </w:rPr>
              <w:fldChar w:fldCharType="end"/>
            </w:r>
            <w:r w:rsidRPr="00980D68">
              <w:rPr>
                <w:rFonts w:eastAsia="Calibri" w:cs="Times New Roman"/>
                <w:i/>
              </w:rPr>
              <w:t>)</w:t>
            </w:r>
          </w:p>
        </w:tc>
      </w:tr>
    </w:tbl>
    <w:p w:rsidR="00776A25" w:rsidRPr="00980D68" w:rsidRDefault="00776A25" w:rsidP="008E2387">
      <w:r w:rsidRPr="00980D68">
        <w:t>Po testování a optimalizaci vyšly nejlépe koeficienty C=1, a=</w:t>
      </w:r>
      <w:r w:rsidR="00947848">
        <w:t>0,</w:t>
      </w:r>
      <w:r w:rsidR="009F606E" w:rsidRPr="00980D68">
        <w:t>0</w:t>
      </w:r>
      <w:r w:rsidRPr="00980D68">
        <w:t>1, práh = 4, rozměr masky = 11x11.</w:t>
      </w:r>
      <w:r w:rsidR="00C94A4D" w:rsidRPr="00980D68">
        <w:t xml:space="preserve"> Kvalita filtrace byla hodnocena čistě subjektivně, vizuálním porovnáním filtrovaného a původního obrazu. </w:t>
      </w:r>
    </w:p>
    <w:p w:rsidR="00C94A4D" w:rsidRPr="00980D68" w:rsidRDefault="00316F6D" w:rsidP="00C94A4D">
      <w:pPr>
        <w:keepNext/>
        <w:jc w:val="center"/>
      </w:pPr>
      <w:r w:rsidRPr="00980D68">
        <w:rPr>
          <w:lang w:eastAsia="cs-CZ"/>
        </w:rPr>
        <w:lastRenderedPageBreak/>
        <w:drawing>
          <wp:inline distT="0" distB="0" distL="0" distR="0">
            <wp:extent cx="3321050" cy="4262600"/>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oire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324115" cy="4266534"/>
                    </a:xfrm>
                    <a:prstGeom prst="rect">
                      <a:avLst/>
                    </a:prstGeom>
                  </pic:spPr>
                </pic:pic>
              </a:graphicData>
            </a:graphic>
          </wp:inline>
        </w:drawing>
      </w:r>
    </w:p>
    <w:p w:rsidR="00316F6D" w:rsidRPr="00980D68" w:rsidRDefault="00C94A4D" w:rsidP="00C94A4D">
      <w:pPr>
        <w:pStyle w:val="Titulek"/>
        <w:jc w:val="center"/>
      </w:pPr>
      <w:bookmarkStart w:id="39" w:name="_Toc470026069"/>
      <w:r w:rsidRPr="00980D68">
        <w:t xml:space="preserve">Obr. </w:t>
      </w:r>
      <w:fldSimple w:instr=" SEQ Obr. \* ARABIC ">
        <w:r w:rsidR="008E0A01" w:rsidRPr="00980D68">
          <w:t>4</w:t>
        </w:r>
      </w:fldSimple>
      <w:r w:rsidRPr="00980D68">
        <w:t xml:space="preserve"> – Schéma filtrace ve výkonovém spektru</w:t>
      </w:r>
      <w:bookmarkEnd w:id="39"/>
    </w:p>
    <w:p w:rsidR="00B60DB2" w:rsidRPr="00980D68" w:rsidRDefault="00F27757" w:rsidP="00B60DB2">
      <w:pPr>
        <w:keepNext/>
        <w:ind w:left="360"/>
      </w:pPr>
      <w:r w:rsidRPr="00980D68">
        <w:rPr>
          <w:lang w:eastAsia="cs-CZ"/>
        </w:rPr>
        <w:drawing>
          <wp:inline distT="0" distB="0" distL="0" distR="0">
            <wp:extent cx="5917435" cy="1662647"/>
            <wp:effectExtent l="0" t="0" r="7620" b="0"/>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eforeAndAfter3.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38461" cy="1668555"/>
                    </a:xfrm>
                    <a:prstGeom prst="rect">
                      <a:avLst/>
                    </a:prstGeom>
                  </pic:spPr>
                </pic:pic>
              </a:graphicData>
            </a:graphic>
          </wp:inline>
        </w:drawing>
      </w:r>
    </w:p>
    <w:p w:rsidR="00F27757" w:rsidRPr="00980D68" w:rsidRDefault="00B60DB2" w:rsidP="00B60DB2">
      <w:pPr>
        <w:pStyle w:val="Titulek"/>
        <w:jc w:val="center"/>
      </w:pPr>
      <w:bookmarkStart w:id="40" w:name="_Toc470026070"/>
      <w:r w:rsidRPr="00980D68">
        <w:t xml:space="preserve">Obr. </w:t>
      </w:r>
      <w:fldSimple w:instr=" SEQ Obr. \* ARABIC ">
        <w:r w:rsidR="008E0A01" w:rsidRPr="00980D68">
          <w:t>5</w:t>
        </w:r>
      </w:fldSimple>
      <w:r w:rsidRPr="00980D68">
        <w:t xml:space="preserve"> –</w:t>
      </w:r>
      <w:r w:rsidR="00947848">
        <w:t xml:space="preserve"> Výsledek filtrace šumu typu moa</w:t>
      </w:r>
      <w:r w:rsidRPr="00980D68">
        <w:t>ré</w:t>
      </w:r>
      <w:bookmarkEnd w:id="40"/>
    </w:p>
    <w:p w:rsidR="00B60DB2" w:rsidRPr="00980D68" w:rsidRDefault="00B60DB2" w:rsidP="00B60DB2">
      <w:pPr>
        <w:keepNext/>
        <w:ind w:left="360"/>
      </w:pPr>
      <w:r w:rsidRPr="00980D68">
        <w:rPr>
          <w:lang w:eastAsia="cs-CZ"/>
        </w:rPr>
        <w:drawing>
          <wp:inline distT="0" distB="0" distL="0" distR="0">
            <wp:extent cx="5916930" cy="1672289"/>
            <wp:effectExtent l="0" t="0" r="7620" b="4445"/>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onotonnost.png"/>
                    <pic:cNvPicPr/>
                  </pic:nvPicPr>
                  <pic:blipFill>
                    <a:blip r:embed="rId20">
                      <a:extLst>
                        <a:ext uri="{28A0092B-C50C-407E-A947-70E740481C1C}">
                          <a14:useLocalDpi xmlns:a14="http://schemas.microsoft.com/office/drawing/2010/main" val="0"/>
                        </a:ext>
                      </a:extLst>
                    </a:blip>
                    <a:stretch>
                      <a:fillRect/>
                    </a:stretch>
                  </pic:blipFill>
                  <pic:spPr>
                    <a:xfrm>
                      <a:off x="0" y="0"/>
                      <a:ext cx="5921658" cy="1673625"/>
                    </a:xfrm>
                    <a:prstGeom prst="rect">
                      <a:avLst/>
                    </a:prstGeom>
                  </pic:spPr>
                </pic:pic>
              </a:graphicData>
            </a:graphic>
          </wp:inline>
        </w:drawing>
      </w:r>
    </w:p>
    <w:p w:rsidR="00B60DB2" w:rsidRPr="00980D68" w:rsidRDefault="00B60DB2" w:rsidP="00B60DB2">
      <w:pPr>
        <w:pStyle w:val="Titulek"/>
        <w:jc w:val="center"/>
      </w:pPr>
      <w:bookmarkStart w:id="41" w:name="_Toc470026071"/>
      <w:r w:rsidRPr="00980D68">
        <w:t xml:space="preserve">Obr. </w:t>
      </w:r>
      <w:fldSimple w:instr=" SEQ Obr. \* ARABIC ">
        <w:r w:rsidR="008E0A01" w:rsidRPr="00980D68">
          <w:t>6</w:t>
        </w:r>
      </w:fldSimple>
      <w:r w:rsidRPr="00980D68">
        <w:t xml:space="preserve"> –</w:t>
      </w:r>
      <w:r w:rsidR="00947848">
        <w:t xml:space="preserve"> Výsledek filtrace šumu typu moa</w:t>
      </w:r>
      <w:r w:rsidRPr="00980D68">
        <w:t>ré na monotónním obraze</w:t>
      </w:r>
      <w:bookmarkEnd w:id="41"/>
    </w:p>
    <w:p w:rsidR="008E23F8" w:rsidRPr="00980D68" w:rsidRDefault="00F629A1" w:rsidP="008E15F1">
      <w:pPr>
        <w:pStyle w:val="Nadpis1"/>
      </w:pPr>
      <w:bookmarkStart w:id="42" w:name="_Toc470026122"/>
      <w:r w:rsidRPr="00980D68">
        <w:lastRenderedPageBreak/>
        <w:t>DETEKCE OBRAZOVEK</w:t>
      </w:r>
      <w:bookmarkEnd w:id="42"/>
    </w:p>
    <w:p w:rsidR="00BD2B5E" w:rsidRPr="00980D68" w:rsidRDefault="00BD2B5E" w:rsidP="00BD2B5E">
      <w:r w:rsidRPr="00980D68">
        <w:t>Algoritmus pro rozpoznání obrazovek na emdedded zařízení musí splňovat několik požadavků. Musí být dostatečně rychlý pro použití v reálném čase a úplně automatický</w:t>
      </w:r>
      <w:r w:rsidR="008C51FA" w:rsidRPr="00980D68">
        <w:t>, za předpokladu, že je</w:t>
      </w:r>
      <w:r w:rsidR="00947848">
        <w:t xml:space="preserve"> k dispozici databáze</w:t>
      </w:r>
      <w:r w:rsidR="00EB6103" w:rsidRPr="00980D68">
        <w:t xml:space="preserve"> srovnávacích dat.</w:t>
      </w:r>
      <w:r w:rsidRPr="00980D68">
        <w:t xml:space="preserve"> Musí být spolehlivý</w:t>
      </w:r>
      <w:r w:rsidR="00EB6103" w:rsidRPr="00980D68">
        <w:t xml:space="preserve">, protože na něm závisí funkce celé robotické ruky a navíc jsou výsledky z běhu každého testování použity na hodnocení kvality produktu, který se testuje. </w:t>
      </w:r>
      <w:r w:rsidR="00446843" w:rsidRPr="00980D68">
        <w:t>Dalším důležitým krité</w:t>
      </w:r>
      <w:r w:rsidR="008C51FA" w:rsidRPr="00980D68">
        <w:t>riem jsou autorská práva. V této chvíli není</w:t>
      </w:r>
      <w:r w:rsidR="00446843" w:rsidRPr="00980D68">
        <w:t xml:space="preserve"> rozpočet na zaplacení patentovaných algoritmů, proto </w:t>
      </w:r>
      <w:r w:rsidR="008C51FA" w:rsidRPr="00980D68">
        <w:t xml:space="preserve">se bude </w:t>
      </w:r>
      <w:r w:rsidR="001B36D1" w:rsidRPr="00980D68">
        <w:t>vybírat</w:t>
      </w:r>
      <w:r w:rsidR="00446843" w:rsidRPr="00980D68">
        <w:t xml:space="preserve"> jen z těch, které jsou volně ke stažení nebo použití. Z předzpracování vyplý</w:t>
      </w:r>
      <w:r w:rsidR="00EB6103" w:rsidRPr="00980D68">
        <w:t>vá, že jsou obrazovky normalizovány, částečně zbaveny šumu a program je zkalibrovaný na jejich velikost</w:t>
      </w:r>
      <w:r w:rsidR="00947848">
        <w:t>,</w:t>
      </w:r>
      <w:r w:rsidR="00EB6103" w:rsidRPr="00980D68">
        <w:t xml:space="preserve"> resp. souřadnice. </w:t>
      </w:r>
    </w:p>
    <w:p w:rsidR="00BD2B5E" w:rsidRPr="00980D68" w:rsidRDefault="00BD2B5E" w:rsidP="006E0B61">
      <w:r w:rsidRPr="00980D68">
        <w:t xml:space="preserve">Pro </w:t>
      </w:r>
      <w:r w:rsidR="008C51FA" w:rsidRPr="00980D68">
        <w:t>detekci obrazovek jsem byly uvažovány</w:t>
      </w:r>
      <w:r w:rsidRPr="00980D68">
        <w:t xml:space="preserve"> nejdříve </w:t>
      </w:r>
      <w:r w:rsidR="006E0B61" w:rsidRPr="00980D68">
        <w:t>nízkoúrovňové metody, jako je porovnávání hranové reprezentace</w:t>
      </w:r>
      <w:r w:rsidR="00947848">
        <w:fldChar w:fldCharType="begin" w:fldLock="1"/>
      </w:r>
      <w:r w:rsidR="00947848">
        <w:instrText>ADDIN CSL_CITATION { "citationItems" : [ { "id" : "ITEM-1", "itemData" : { "DOI" : "10.1201/9781420030679", "ISBN" : "9780824758493", "PMID" : "13803062", "abstract" : "It is essential that differently oriented specialists and students involved in image processing have a firm grasp of the necessary concepts and principles. A single-source reference that can provide this foundation, as well as a thorough explanation of the techniques involved, particularly those found in \"medical\" image processing, would be an invaluable resource to have. Medical Image Processing, Reconstruction and Restoration: Concepts and Methods \"is\" that resource. It not only explains the general principles and methods of image processing, but also focuses on recent applications specific to medical imaging - providing a theoretical yet clear explanation of underlying generic concepts. \"The content of this book is divided into three parts: \" Part I, \"Images as\" \"Multidimensional Signals,\" provides the introduction to basic image processing theory, explaining it for both analogue and digital image representation. Part II, \"Imaging Systems as Data\" \"Sources,\" offers an alternative view on imaging modalities, with emphasis placed on analyzing internal signals and (pre)image data that are consequently processed. Part III, \"Image Processing and Analysis,\" focuses on such vital image processing topics as tomographic image reconstruction, image fusion, methods of image enhancement, and image restoration techniques. This section also explains concepts of fundamental-level image analysis - detailing local feature analysis, image segmentation, and generalized morphological transforms. It also addresses what is needed within the image processing environment by noting necessary hardware and software and processes for image archiving and communications.", "author" : [ { "dropping-particle" : "", "family" : "Jan", "given" : "Jiri", "non-dropping-particle" : "", "parse-names" : false, "suffix" : "" } ], "container-title" : "Magnetic Resonance Imaging", "id" : "ITEM-1", "issued" : { "date-parts" : [ [ "2006" ] ] }, "number-of-pages" : "725", "title" : "Medical Image Processing , Reconstruction and Restoration Concepts and Methods", "type" : "book" }, "uris" : [ "http://www.mendeley.com/documents/?uuid=ef4e596b-856c-4d3d-8277-62819d65ce56" ] } ], "mendeley" : { "formattedCitation" : "[2]", "plainTextFormattedCitation" : "[2]", "previouslyFormattedCitation" : "[2]" }, "properties" : { "noteIndex" : 0 }, "schema" : "https://github.com/citation-style-language/schema/raw/master/csl-citation.json" }</w:instrText>
      </w:r>
      <w:r w:rsidR="00947848">
        <w:fldChar w:fldCharType="separate"/>
      </w:r>
      <w:r w:rsidR="00947848" w:rsidRPr="00947848">
        <w:rPr>
          <w:noProof/>
        </w:rPr>
        <w:t>[2]</w:t>
      </w:r>
      <w:r w:rsidR="00947848">
        <w:fldChar w:fldCharType="end"/>
      </w:r>
      <w:r w:rsidR="006E0B61" w:rsidRPr="00980D68">
        <w:t xml:space="preserve">, </w:t>
      </w:r>
      <w:r w:rsidR="00947848">
        <w:t>2D korelaci</w:t>
      </w:r>
      <w:r w:rsidR="00947848">
        <w:fldChar w:fldCharType="begin" w:fldLock="1"/>
      </w:r>
      <w:r w:rsidR="00947848">
        <w:instrText>ADDIN CSL_CITATION { "citationItems" : [ { "id" : "ITEM-1", "itemData" : { "ISBN" : "80-214-1558-4", "author" : [ { "dropping-particle" : "", "family" : "Jan", "given" : "Ji\u0159\u00ed", "non-dropping-particle" : "", "parse-names" : false, "suffix" : "" } ], "id" : "ITEM-1", "issued" : { "date-parts" : [ [ "2002" ] ] }, "page" : "427", "title" : "\u010c\u00edslicov\u00e1 Filtrace, Anal\u00fdza a Restaurace Sign\u00e1l\u016f", "type" : "article" }, "uris" : [ "http://www.mendeley.com/documents/?uuid=fc185b28-056c-4276-94bf-a136ea303be0" ] } ], "mendeley" : { "formattedCitation" : "[4]", "plainTextFormattedCitation" : "[4]", "previouslyFormattedCitation" : "[4]" }, "properties" : { "noteIndex" : 0 }, "schema" : "https://github.com/citation-style-language/schema/raw/master/csl-citation.json" }</w:instrText>
      </w:r>
      <w:r w:rsidR="00947848">
        <w:fldChar w:fldCharType="separate"/>
      </w:r>
      <w:r w:rsidR="00947848" w:rsidRPr="00947848">
        <w:rPr>
          <w:noProof/>
        </w:rPr>
        <w:t>[4]</w:t>
      </w:r>
      <w:r w:rsidR="00947848">
        <w:fldChar w:fldCharType="end"/>
      </w:r>
      <w:r w:rsidR="0071711C" w:rsidRPr="00980D68">
        <w:t>, porovnávání histogramů</w:t>
      </w:r>
      <w:r w:rsidR="00947848">
        <w:fldChar w:fldCharType="begin" w:fldLock="1"/>
      </w:r>
      <w:r w:rsidR="00947848">
        <w:instrText>ADDIN CSL_CITATION { "citationItems" : [ { "id" : "ITEM-1", "itemData" : { "DOI" : "10.1007/978-1-84882-935-0", "ISBN" : "1848829345", "ISSN" : "10636919", "PMID" : "16259003", "abstract" : "As humans, we perceive the three-dimensional structure of the world around us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un consumer-level tasks such as image editing and stitching, which students can apply to their own personal photos and videos.More than just a source of \"recipes\", this text/reference also takes a scientific approach to basic vision problems, formulating physical models of the imaging process before inverting this process to produce the best possible descriptions of a scene. Exercises are presented throughout the book, with a heavy emphasis on testing algorithms.Suitable for either an undergraduate or a graduate-level course in computer vision, this textbook focuses on basic techniques that work under real-world conditions and encourages students to push their creative boundaries.Dr. Richard Szeliski has over twenty years' experience in computer vision research, most notably at Digital Equipment Corporation and Microsoft.", "author" : [ { "dropping-particle" : "", "family" : "Szeliski", "given" : "Richard", "non-dropping-particle" : "", "parse-names" : false, "suffix" : "" } ], "container-title" : "Computer", "id" : "ITEM-1", "issued" : { "date-parts" : [ [ "2010" ] ] }, "page" : "832", "title" : "Computer Vision : Algorithms and Applications", "type" : "article-journal", "volume" : "5" }, "uris" : [ "http://www.mendeley.com/documents/?uuid=7ed5869e-eae9-4151-9f30-ac35e1ae3f8f" ] } ], "mendeley" : { "formattedCitation" : "[5]", "plainTextFormattedCitation" : "[5]", "previouslyFormattedCitation" : "[5]" }, "properties" : { "noteIndex" : 0 }, "schema" : "https://github.com/citation-style-language/schema/raw/master/csl-citation.json" }</w:instrText>
      </w:r>
      <w:r w:rsidR="00947848">
        <w:fldChar w:fldCharType="separate"/>
      </w:r>
      <w:r w:rsidR="00947848" w:rsidRPr="00947848">
        <w:rPr>
          <w:noProof/>
        </w:rPr>
        <w:t>[5]</w:t>
      </w:r>
      <w:r w:rsidR="00947848">
        <w:fldChar w:fldCharType="end"/>
      </w:r>
      <w:r w:rsidR="0071711C" w:rsidRPr="00980D68">
        <w:t>, ale vše</w:t>
      </w:r>
      <w:r w:rsidR="008C51FA" w:rsidRPr="00980D68">
        <w:t>chny tyto metody byly otestovány a trpěly značnou</w:t>
      </w:r>
      <w:r w:rsidR="0071711C" w:rsidRPr="00980D68">
        <w:t xml:space="preserve"> </w:t>
      </w:r>
      <w:r w:rsidR="008C51FA" w:rsidRPr="00980D68">
        <w:t>nespolehlivostí</w:t>
      </w:r>
      <w:r w:rsidR="0071711C" w:rsidRPr="00980D68">
        <w:t xml:space="preserve">. Další metody jako </w:t>
      </w:r>
      <w:r w:rsidR="006E0B61" w:rsidRPr="00980D68">
        <w:t xml:space="preserve">vyhledávání kruhů a obdélníků pomocí Houghovy transformace </w:t>
      </w:r>
      <w:r w:rsidR="00947848">
        <w:fldChar w:fldCharType="begin" w:fldLock="1"/>
      </w:r>
      <w:r w:rsidR="000C3A94">
        <w:instrText>ADDIN CSL_CITATION { "citationItems" : [ { "id" : "ITEM-1", "itemData" : { "DOI" : "10.1201/9781420030679", "ISBN" : "9780824758493", "PMID" : "13803062", "abstract" : "It is essential that differently oriented specialists and students involved in image processing have a firm grasp of the necessary concepts and principles. A single-source reference that can provide this foundation, as well as a thorough explanation of the techniques involved, particularly those found in \"medical\" image processing, would be an invaluable resource to have. Medical Image Processing, Reconstruction and Restoration: Concepts and Methods \"is\" that resource. It not only explains the general principles and methods of image processing, but also focuses on recent applications specific to medical imaging - providing a theoretical yet clear explanation of underlying generic concepts. \"The content of this book is divided into three parts: \" Part I, \"Images as\" \"Multidimensional Signals,\" provides the introduction to basic image processing theory, explaining it for both analogue and digital image representation. Part II, \"Imaging Systems as Data\" \"Sources,\" offers an alternative view on imaging modalities, with emphasis placed on analyzing internal signals and (pre)image data that are consequently processed. Part III, \"Image Processing and Analysis,\" focuses on such vital image processing topics as tomographic image reconstruction, image fusion, methods of image enhancement, and image restoration techniques. This section also explains concepts of fundamental-level image analysis - detailing local feature analysis, image segmentation, and generalized morphological transforms. It also addresses what is needed within the image processing environment by noting necessary hardware and software and processes for image archiving and communications.", "author" : [ { "dropping-particle" : "", "family" : "Jan", "given" : "Jiri", "non-dropping-particle" : "", "parse-names" : false, "suffix" : "" } ], "container-title" : "Magnetic Resonance Imaging", "id" : "ITEM-1", "issued" : { "date-parts" : [ [ "2006" ] ] }, "number-of-pages" : "725", "title" : "Medical Image Processing , Reconstruction and Restoration Concepts and Methods", "type" : "book" }, "uris" : [ "http://www.mendeley.com/documents/?uuid=ef4e596b-856c-4d3d-8277-62819d65ce56" ] } ], "mendeley" : { "formattedCitation" : "[2]", "plainTextFormattedCitation" : "[2]", "previouslyFormattedCitation" : "[2]" }, "properties" : { "noteIndex" : 0 }, "schema" : "https://github.com/citation-style-language/schema/raw/master/csl-citation.json" }</w:instrText>
      </w:r>
      <w:r w:rsidR="00947848">
        <w:fldChar w:fldCharType="separate"/>
      </w:r>
      <w:r w:rsidR="00947848" w:rsidRPr="00947848">
        <w:rPr>
          <w:noProof/>
        </w:rPr>
        <w:t>[2]</w:t>
      </w:r>
      <w:r w:rsidR="00947848">
        <w:fldChar w:fldCharType="end"/>
      </w:r>
      <w:r w:rsidR="006E0B61" w:rsidRPr="00980D68">
        <w:t>,</w:t>
      </w:r>
      <w:r w:rsidR="000C3A94">
        <w:t xml:space="preserve"> pra</w:t>
      </w:r>
      <w:r w:rsidRPr="00980D68">
        <w:t>hování a segmentace</w:t>
      </w:r>
      <w:r w:rsidR="000C3A94">
        <w:fldChar w:fldCharType="begin" w:fldLock="1"/>
      </w:r>
      <w:r w:rsidR="000C3A94">
        <w:instrText>ADDIN CSL_CITATION { "citationItems" : [ { "id" : "ITEM-1", "itemData" : { "DOI" : "10.1007/978-1-84882-935-0", "ISBN" : "1848829345", "ISSN" : "10636919", "PMID" : "16259003", "abstract" : "As humans, we perceive the three-dimensional structure of the world around us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un consumer-level tasks such as image editing and stitching, which students can apply to their own personal photos and videos.More than just a source of \"recipes\", this text/reference also takes a scientific approach to basic vision problems, formulating physical models of the imaging process before inverting this process to produce the best possible descriptions of a scene. Exercises are presented throughout the book, with a heavy emphasis on testing algorithms.Suitable for either an undergraduate or a graduate-level course in computer vision, this textbook focuses on basic techniques that work under real-world conditions and encourages students to push their creative boundaries.Dr. Richard Szeliski has over twenty years' experience in computer vision research, most notably at Digital Equipment Corporation and Microsoft.", "author" : [ { "dropping-particle" : "", "family" : "Szeliski", "given" : "Richard", "non-dropping-particle" : "", "parse-names" : false, "suffix" : "" } ], "container-title" : "Computer", "id" : "ITEM-1", "issued" : { "date-parts" : [ [ "2010" ] ] }, "page" : "832", "title" : "Computer Vision : Algorithms and Applications", "type" : "article-journal", "volume" : "5" }, "uris" : [ "http://www.mendeley.com/documents/?uuid=7ed5869e-eae9-4151-9f30-ac35e1ae3f8f" ] } ], "mendeley" : { "formattedCitation" : "[5]", "plainTextFormattedCitation" : "[5]", "previouslyFormattedCitation" : "[5]" }, "properties" : { "noteIndex" : 0 }, "schema" : "https://github.com/citation-style-language/schema/raw/master/csl-citation.json" }</w:instrText>
      </w:r>
      <w:r w:rsidR="000C3A94">
        <w:fldChar w:fldCharType="separate"/>
      </w:r>
      <w:r w:rsidR="000C3A94" w:rsidRPr="000C3A94">
        <w:rPr>
          <w:noProof/>
        </w:rPr>
        <w:t>[5]</w:t>
      </w:r>
      <w:r w:rsidR="000C3A94">
        <w:fldChar w:fldCharType="end"/>
      </w:r>
      <w:r w:rsidR="0071711C" w:rsidRPr="00980D68">
        <w:t>, vyhledávání kontu</w:t>
      </w:r>
      <w:r w:rsidR="000C3A94">
        <w:t xml:space="preserve">r a segmentace </w:t>
      </w:r>
      <w:r w:rsidR="000C3A94">
        <w:fldChar w:fldCharType="begin" w:fldLock="1"/>
      </w:r>
      <w:r w:rsidR="000C3A94">
        <w:instrText>ADDIN CSL_CITATION { "citationItems" : [ { "id" : "ITEM-1", "itemData" : { "DOI" : "10.1007/978-1-84882-935-0", "ISBN" : "1848829345", "ISSN" : "10636919", "PMID" : "16259003", "abstract" : "As humans, we perceive the three-dimensional structure of the world around us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un consumer-level tasks such as image editing and stitching, which students can apply to their own personal photos and videos.More than just a source of \"recipes\", this text/reference also takes a scientific approach to basic vision problems, formulating physical models of the imaging process before inverting this process to produce the best possible descriptions of a scene. Exercises are presented throughout the book, with a heavy emphasis on testing algorithms.Suitable for either an undergraduate or a graduate-level course in computer vision, this textbook focuses on basic techniques that work under real-world conditions and encourages students to push their creative boundaries.Dr. Richard Szeliski has over twenty years' experience in computer vision research, most notably at Digital Equipment Corporation and Microsoft.", "author" : [ { "dropping-particle" : "", "family" : "Szeliski", "given" : "Richard", "non-dropping-particle" : "", "parse-names" : false, "suffix" : "" } ], "container-title" : "Computer", "id" : "ITEM-1", "issued" : { "date-parts" : [ [ "2010" ] ] }, "page" : "832", "title" : "Computer Vision : Algorithms and Applications", "type" : "article-journal", "volume" : "5" }, "uris" : [ "http://www.mendeley.com/documents/?uuid=7ed5869e-eae9-4151-9f30-ac35e1ae3f8f" ] } ], "mendeley" : { "formattedCitation" : "[5]", "plainTextFormattedCitation" : "[5]", "previouslyFormattedCitation" : "[5]" }, "properties" : { "noteIndex" : 0 }, "schema" : "https://github.com/citation-style-language/schema/raw/master/csl-citation.json" }</w:instrText>
      </w:r>
      <w:r w:rsidR="000C3A94">
        <w:fldChar w:fldCharType="separate"/>
      </w:r>
      <w:r w:rsidR="000C3A94" w:rsidRPr="000C3A94">
        <w:rPr>
          <w:noProof/>
        </w:rPr>
        <w:t>[5]</w:t>
      </w:r>
      <w:r w:rsidR="000C3A94">
        <w:fldChar w:fldCharType="end"/>
      </w:r>
      <w:r w:rsidR="0071711C" w:rsidRPr="00980D68">
        <w:t xml:space="preserve"> byly o poznání spolehlivější, ale vyžadovaly spoustu apriorní znalosti obrazovek. To znamená, že pokud by došlo k nějaké význam</w:t>
      </w:r>
      <w:r w:rsidR="000C3A94">
        <w:t>n</w:t>
      </w:r>
      <w:r w:rsidR="0071711C" w:rsidRPr="00980D68">
        <w:t xml:space="preserve">ější změně vzhledu embedded </w:t>
      </w:r>
      <w:r w:rsidR="008C51FA" w:rsidRPr="00980D68">
        <w:t>aplikace, musely by se</w:t>
      </w:r>
      <w:r w:rsidR="0071711C" w:rsidRPr="00980D68">
        <w:t xml:space="preserve"> vše</w:t>
      </w:r>
      <w:r w:rsidRPr="00980D68">
        <w:t>chny vlastnosti</w:t>
      </w:r>
      <w:r w:rsidR="0071711C" w:rsidRPr="00980D68">
        <w:t xml:space="preserve"> znov</w:t>
      </w:r>
      <w:r w:rsidR="000C3A94">
        <w:t xml:space="preserve">u nadefinovat a prakticky </w:t>
      </w:r>
      <w:r w:rsidR="008C51FA" w:rsidRPr="00980D68">
        <w:t xml:space="preserve">by bylo potřeba </w:t>
      </w:r>
      <w:r w:rsidR="000C3A94">
        <w:t xml:space="preserve">znovu </w:t>
      </w:r>
      <w:r w:rsidR="0071711C" w:rsidRPr="00980D68">
        <w:t xml:space="preserve">vyvinout celou aplikaci.  </w:t>
      </w:r>
      <w:r w:rsidRPr="00980D68">
        <w:t>Navíc jsou výše zmíněné metody velmi výpočetně náročné</w:t>
      </w:r>
      <w:r w:rsidR="0071711C" w:rsidRPr="00980D68">
        <w:t xml:space="preserve">. </w:t>
      </w:r>
      <w:r w:rsidR="008C51FA" w:rsidRPr="00980D68">
        <w:t>Nakonec byla</w:t>
      </w:r>
      <w:r w:rsidRPr="00980D68">
        <w:t xml:space="preserve"> p</w:t>
      </w:r>
      <w:r w:rsidR="0071711C" w:rsidRPr="00980D68">
        <w:t>ro detek</w:t>
      </w:r>
      <w:r w:rsidRPr="00980D68">
        <w:t xml:space="preserve">ci a klasifikaci obrazovek </w:t>
      </w:r>
      <w:r w:rsidR="008C51FA" w:rsidRPr="00980D68">
        <w:t>zvolena</w:t>
      </w:r>
      <w:r w:rsidR="000C3A94">
        <w:t xml:space="preserve"> třída</w:t>
      </w:r>
      <w:r w:rsidR="0071711C" w:rsidRPr="00980D68">
        <w:t xml:space="preserve"> metod, která používá deskriptory. Deskriptory se vyznačují svým obecným využitím, relativně rychle se dají vytvořit srovnávací data</w:t>
      </w:r>
      <w:r w:rsidR="000C3A94">
        <w:t>,</w:t>
      </w:r>
      <w:r w:rsidR="0071711C" w:rsidRPr="00980D68">
        <w:t xml:space="preserve"> a proto je jejich použití pro tuto aplikaci výhodné.</w:t>
      </w:r>
      <w:r w:rsidRPr="00980D68">
        <w:t xml:space="preserve"> Deskriptory jsou také způsobem</w:t>
      </w:r>
      <w:r w:rsidR="000C3A94">
        <w:t>,</w:t>
      </w:r>
      <w:r w:rsidRPr="00980D68">
        <w:t xml:space="preserve"> jak zobecnit aplikaci pro mnoho různých embedded zařízení, vždy stačí jen vybrat správnou množinu srovnávacích obrazů. Navíc jsou až o řád rychlejší na výpočet než výše zmíněné metody a poskytují dobrý poměr přesnost vs. výpočetní náročnost. </w:t>
      </w:r>
    </w:p>
    <w:p w:rsidR="00EB6103" w:rsidRPr="00980D68" w:rsidRDefault="00EB6103" w:rsidP="006E0B61">
      <w:r w:rsidRPr="00980D68">
        <w:t>Klasifikace obrazovek obyčejně probíhá v několika fázích. První fáze je detekce bodů zájmu. Důležitá je jejich opakovatelnost, která koreluje se s</w:t>
      </w:r>
      <w:r w:rsidR="0079105D" w:rsidRPr="00980D68">
        <w:t>polehlivostí</w:t>
      </w:r>
      <w:r w:rsidR="000C3A94">
        <w:fldChar w:fldCharType="begin" w:fldLock="1"/>
      </w:r>
      <w:r w:rsidR="000C3A94">
        <w:instrText>ADDIN CSL_CITATION { "citationItems" : [ { "id" : "ITEM-1", "itemData" : { "DOI" : "10.1023/B:VISI.0000027790.02288.f2", "ISBN" : "3540479694", "ISSN" : "09205691", "PMID" : "1313188", "abstract" : "In this paper we propose a novel approach for detecting interest points invariant to scale and affine transformations. Our scale and affine invariant detectors are based on the following recent results: (1) Interest points extracted with the Harris detector can be adapted to affine transformations and give repeatable results (geometrically stable). (2) The characteristic scale of a local structure is indicated by a local extremum over scale of normalized derivatives (the Laplacian). (3) The affine shape of a point neighborhood is estimated based on the second moment matrix.", "author" : [ { "dropping-particle" : "", "family" : "Mikolajczyk", "given" : "Krystian", "non-dropping-particle" : "", "parse-names" : false, "suffix" : "" }, { "dropping-particle" : "", "family" : "Schmid", "given" : "Cordelia", "non-dropping-particle" : "", "parse-names" : false, "suffix" : "" } ], "container-title" : "International Journal of Computer Vision", "id" : "ITEM-1", "issue" : "1", "issued" : { "date-parts" : [ [ "2004" ] ] }, "page" : "63-86", "title" : "Scale &amp; affine invariant interest point detectors", "type" : "article-journal", "volume" : "60" }, "uris" : [ "http://www.mendeley.com/documents/?uuid=480c90c6-c5d3-495a-9867-0b123441ccb6" ] } ], "mendeley" : { "formattedCitation" : "[6]", "plainTextFormattedCitation" : "[6]", "previouslyFormattedCitation" : "[6]" }, "properties" : { "noteIndex" : 0 }, "schema" : "https://github.com/citation-style-language/schema/raw/master/csl-citation.json" }</w:instrText>
      </w:r>
      <w:r w:rsidR="000C3A94">
        <w:fldChar w:fldCharType="separate"/>
      </w:r>
      <w:r w:rsidR="000C3A94" w:rsidRPr="000C3A94">
        <w:rPr>
          <w:noProof/>
        </w:rPr>
        <w:t>[6]</w:t>
      </w:r>
      <w:r w:rsidR="000C3A94">
        <w:fldChar w:fldCharType="end"/>
      </w:r>
      <w:r w:rsidR="0079105D" w:rsidRPr="00980D68">
        <w:t xml:space="preserve">. Opakovatelnost hodnotí, v jaké míře se detekují ty samé body v několika podobných snímcích jednoho objektu. </w:t>
      </w:r>
      <w:r w:rsidR="007C086A" w:rsidRPr="00980D68">
        <w:t xml:space="preserve">Další důležitou vlastností je jedinečnost. Je nežádoucí, aby detektory našly několik bodů se stejnými vlastnostmi v okolí, protože je </w:t>
      </w:r>
      <w:r w:rsidR="00E4534C" w:rsidRPr="00980D68">
        <w:t>dojde k nežádoucím falešným shodám při přiřazování a srovnávání. D</w:t>
      </w:r>
      <w:r w:rsidR="0079105D" w:rsidRPr="00980D68">
        <w:t>etektory</w:t>
      </w:r>
      <w:r w:rsidR="00E4534C" w:rsidRPr="00980D68">
        <w:t xml:space="preserve"> bodů zájmu pracují na několika různých principech, které se mohou pr</w:t>
      </w:r>
      <w:r w:rsidR="000C3A94">
        <w:t>olínat. První skupina pracuje s</w:t>
      </w:r>
      <w:r w:rsidR="0079105D" w:rsidRPr="00980D68">
        <w:t> parciálními gradienty v okolí bodu jako např. Harrisův detektor</w:t>
      </w:r>
      <w:r w:rsidR="0053352B">
        <w:fldChar w:fldCharType="begin" w:fldLock="1"/>
      </w:r>
      <w:r w:rsidR="0053352B">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previouslyFormattedCitation" : "[7]" }, "properties" : { "noteIndex" : 0 }, "schema" : "https://github.com/citation-style-language/schema/raw/master/csl-citation.json" }</w:instrText>
      </w:r>
      <w:r w:rsidR="0053352B">
        <w:fldChar w:fldCharType="separate"/>
      </w:r>
      <w:r w:rsidR="0053352B" w:rsidRPr="0053352B">
        <w:rPr>
          <w:noProof/>
        </w:rPr>
        <w:t>[7]</w:t>
      </w:r>
      <w:r w:rsidR="0053352B">
        <w:fldChar w:fldCharType="end"/>
      </w:r>
      <w:r w:rsidR="0079105D" w:rsidRPr="00980D68">
        <w:t>, Lowova Aproximace Laplacianů Gausianů</w:t>
      </w:r>
      <w:r w:rsidR="0053352B">
        <w:fldChar w:fldCharType="begin" w:fldLock="1"/>
      </w:r>
      <w:r w:rsidR="0053352B">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0053352B">
        <w:fldChar w:fldCharType="separate"/>
      </w:r>
      <w:r w:rsidR="0053352B" w:rsidRPr="0053352B">
        <w:rPr>
          <w:noProof/>
        </w:rPr>
        <w:t>[8]</w:t>
      </w:r>
      <w:r w:rsidR="0053352B">
        <w:fldChar w:fldCharType="end"/>
      </w:r>
      <w:r w:rsidR="0079105D" w:rsidRPr="00980D68">
        <w:t>, Mora</w:t>
      </w:r>
      <w:r w:rsidR="0053352B">
        <w:t>v</w:t>
      </w:r>
      <w:r w:rsidR="0079105D" w:rsidRPr="00980D68">
        <w:t>cův detektor rohů</w:t>
      </w:r>
      <w:r w:rsidR="0053352B">
        <w:fldChar w:fldCharType="begin" w:fldLock="1"/>
      </w:r>
      <w:r w:rsidR="0053352B">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previouslyFormattedCitation" : "[7]" }, "properties" : { "noteIndex" : 0 }, "schema" : "https://github.com/citation-style-language/schema/raw/master/csl-citation.json" }</w:instrText>
      </w:r>
      <w:r w:rsidR="0053352B">
        <w:fldChar w:fldCharType="separate"/>
      </w:r>
      <w:r w:rsidR="0053352B" w:rsidRPr="0053352B">
        <w:rPr>
          <w:noProof/>
        </w:rPr>
        <w:t>[7]</w:t>
      </w:r>
      <w:r w:rsidR="0053352B">
        <w:fldChar w:fldCharType="end"/>
      </w:r>
      <w:r w:rsidR="00E4534C" w:rsidRPr="00980D68">
        <w:t>, detektory založené na výpočtu determinantu Hessiánské matice</w:t>
      </w:r>
      <w:r w:rsidR="0053352B">
        <w:fldChar w:fldCharType="begin" w:fldLock="1"/>
      </w:r>
      <w:r w:rsidR="0053352B">
        <w:instrText>ADDIN CSL_CITATION { "citationItems" : [ { "id" : "ITEM-1", "itemData" : { "DOI" : "10.1023/B:VISI.0000027790.02288.f2", "ISBN" : "3540479694", "ISSN" : "09205691", "PMID" : "1313188", "abstract" : "In this paper we propose a novel approach for detecting interest points invariant to scale and affine transformations. Our scale and affine invariant detectors are based on the following recent results: (1) Interest points extracted with the Harris detector can be adapted to affine transformations and give repeatable results (geometrically stable). (2) The characteristic scale of a local structure is indicated by a local extremum over scale of normalized derivatives (the Laplacian). (3) The affine shape of a point neighborhood is estimated based on the second moment matrix.", "author" : [ { "dropping-particle" : "", "family" : "Mikolajczyk", "given" : "Krystian", "non-dropping-particle" : "", "parse-names" : false, "suffix" : "" }, { "dropping-particle" : "", "family" : "Schmid", "given" : "Cordelia", "non-dropping-particle" : "", "parse-names" : false, "suffix" : "" } ], "container-title" : "International Journal of Computer Vision", "id" : "ITEM-1", "issue" : "1", "issued" : { "date-parts" : [ [ "2004" ] ] }, "page" : "63-86", "title" : "Scale &amp; affine invariant interest point detectors", "type" : "article-journal", "volume" : "60" }, "uris" : [ "http://www.mendeley.com/documents/?uuid=480c90c6-c5d3-495a-9867-0b123441ccb6" ] } ], "mendeley" : { "formattedCitation" : "[6]", "plainTextFormattedCitation" : "[6]", "previouslyFormattedCitation" : "[6]" }, "properties" : { "noteIndex" : 0 }, "schema" : "https://github.com/citation-style-language/schema/raw/master/csl-citation.json" }</w:instrText>
      </w:r>
      <w:r w:rsidR="0053352B">
        <w:fldChar w:fldCharType="separate"/>
      </w:r>
      <w:r w:rsidR="0053352B" w:rsidRPr="0053352B">
        <w:rPr>
          <w:noProof/>
        </w:rPr>
        <w:t>[6]</w:t>
      </w:r>
      <w:r w:rsidR="0053352B">
        <w:fldChar w:fldCharType="end"/>
      </w:r>
      <w:r w:rsidR="007C086A" w:rsidRPr="00980D68">
        <w:t xml:space="preserve"> nebo detektory odvozené od zmíněných. Další </w:t>
      </w:r>
      <w:r w:rsidR="00E4534C" w:rsidRPr="00980D68">
        <w:t xml:space="preserve">skupinou jsou </w:t>
      </w:r>
      <w:r w:rsidR="007C086A" w:rsidRPr="00980D68">
        <w:t>metody pracují</w:t>
      </w:r>
      <w:r w:rsidR="00E4534C" w:rsidRPr="00980D68">
        <w:t>cí</w:t>
      </w:r>
      <w:r w:rsidR="007C086A" w:rsidRPr="00980D68">
        <w:t xml:space="preserve"> na základě porovnávání intenzity centrálního pixelu a jeho okolí jako například SUSAN</w:t>
      </w:r>
      <w:r w:rsidR="0053352B">
        <w:fldChar w:fldCharType="begin" w:fldLock="1"/>
      </w:r>
      <w:r w:rsidR="0053352B">
        <w:instrText>ADDIN CSL_CITATION { "citationItems" : [ { "id" : "ITEM-1", "itemData" : { "DOI" : "10.1023/A:1007963824710", "ISBN" : "0920-5691", "ISSN" : "1573-1405", "abstract" : "This paper describes a new approach to low level image processing; in particular, edge and corner detection and structure preserving noise reduction. Non-linear \ufb01ltering is used to de\ufb01ne which parts of the image are closely related to each individual pixel; each pixel has associated with it a local image region which is of similar brightness to that pixel. The new feature detectors are based on the minimization of this local image region, and the noise reduction method uses this region as the smoothing neighbourhood. The resulting methods are accurate, noise resistant and fast. Details of the new feature detectors and of the new noise reduction method are described, along with test results.", "author" : [ { "dropping-particle" : "", "family" : "Smith", "given" : "Sm", "non-dropping-particle" : "", "parse-names" : false, "suffix" : "" }, { "dropping-particle" : "", "family" : "Brady", "given" : "Jm", "non-dropping-particle" : "", "parse-names" : false, "suffix" : "" } ], "container-title" : "International journal of computer vision", "id" : "ITEM-1", "issue" : "1", "issued" : { "date-parts" : [ [ "1997" ] ] }, "page" : "45-78", "title" : "SUSAN\u2014a new approach to low level image processing", "type" : "article-journal", "volume" : "23" }, "uris" : [ "http://www.mendeley.com/documents/?uuid=5a5be679-855b-4cc6-bbbf-797230e2eadd" ] } ], "mendeley" : { "formattedCitation" : "[9]", "plainTextFormattedCitation" : "[9]", "previouslyFormattedCitation" : "[9]" }, "properties" : { "noteIndex" : 0 }, "schema" : "https://github.com/citation-style-language/schema/raw/master/csl-citation.json" }</w:instrText>
      </w:r>
      <w:r w:rsidR="0053352B">
        <w:fldChar w:fldCharType="separate"/>
      </w:r>
      <w:r w:rsidR="0053352B" w:rsidRPr="0053352B">
        <w:rPr>
          <w:noProof/>
        </w:rPr>
        <w:t>[9]</w:t>
      </w:r>
      <w:r w:rsidR="0053352B">
        <w:fldChar w:fldCharType="end"/>
      </w:r>
      <w:r w:rsidR="007C086A" w:rsidRPr="00980D68">
        <w:t>, FAST</w:t>
      </w:r>
      <w:r w:rsidR="0053352B">
        <w:fldChar w:fldCharType="begin" w:fldLock="1"/>
      </w:r>
      <w:r w:rsidR="0053352B">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53352B">
        <w:fldChar w:fldCharType="separate"/>
      </w:r>
      <w:r w:rsidR="0053352B" w:rsidRPr="0053352B">
        <w:rPr>
          <w:noProof/>
        </w:rPr>
        <w:t>[10]</w:t>
      </w:r>
      <w:r w:rsidR="0053352B">
        <w:fldChar w:fldCharType="end"/>
      </w:r>
      <w:r w:rsidR="007C086A" w:rsidRPr="00980D68">
        <w:t xml:space="preserve"> nebo AGAST</w:t>
      </w:r>
      <w:r w:rsidR="0053352B">
        <w:fldChar w:fldCharType="begin" w:fldLock="1"/>
      </w:r>
      <w:r w:rsidR="0053352B">
        <w:instrText>ADDIN CSL_CITATION { "citationItems" : [ { "id" : "ITEM-1", "itemData" : { "author" : [ { "dropping-particle" : "", "family" : "Mair", "given" : "\"Elmar", "non-dropping-particle" : "", "parse-names" : false, "suffix" : "" }, { "dropping-particle" : "", "family" : "Hager", "given" : "Gregory D", "non-dropping-particle" : "", "parse-names" : false, "suffix" : "" }, { "dropping-particle" : "", "family" : "Burschka", "given" : "Darius", "non-dropping-particle" : "", "parse-names" : false, "suffix" : "" }, { "dropping-particle" : "", "family" : "Suppa", "given" : "Michael", "non-dropping-particle" : "", "parse-names" : false, "suffix" : "" }, { "dropping-particle" : "", "family" : "Hirzinger\"", "given" : "Gerhard", "non-dropping-particle" : "", "parse-names" : false, "suffix" : "" } ], "container-title" : "\"European Conference on Computer Vision (ECCV'10)\"", "id" : "ITEM-1", "issued" : { "date-parts" : [ [ "0" ] ] }, "page" : "1-14", "title" : "Adaptive and Generic Corner Detection Based on the Accelerated Segment Test\"", "type" : "article-journal" }, "uris" : [ "http://www.mendeley.com/documents/?uuid=1b3c3525-5221-4209-a269-2cc2e81458a2" ] } ], "mendeley" : { "formattedCitation" : "[11]", "plainTextFormattedCitation" : "[11]", "previouslyFormattedCitation" : "[11]" }, "properties" : { "noteIndex" : 0 }, "schema" : "https://github.com/citation-style-language/schema/raw/master/csl-citation.json" }</w:instrText>
      </w:r>
      <w:r w:rsidR="0053352B">
        <w:fldChar w:fldCharType="separate"/>
      </w:r>
      <w:r w:rsidR="0053352B" w:rsidRPr="0053352B">
        <w:rPr>
          <w:noProof/>
        </w:rPr>
        <w:t>[11]</w:t>
      </w:r>
      <w:r w:rsidR="0053352B">
        <w:fldChar w:fldCharType="end"/>
      </w:r>
      <w:r w:rsidR="007C086A" w:rsidRPr="00980D68">
        <w:t>.</w:t>
      </w:r>
      <w:r w:rsidR="00E4534C" w:rsidRPr="00980D68">
        <w:t xml:space="preserve"> Třetí skupina využívá entropie v okolí pixelu a výpočtu vlastních čísel Hessiánské matice jako je </w:t>
      </w:r>
      <w:r w:rsidR="00E4534C" w:rsidRPr="00980D68">
        <w:lastRenderedPageBreak/>
        <w:t xml:space="preserve">Kadirův a Bradyův detektor </w:t>
      </w:r>
      <w:r w:rsidR="008C51FA" w:rsidRPr="00980D68">
        <w:t>asymetričnosti</w:t>
      </w:r>
      <w:r w:rsidR="0053352B">
        <w:fldChar w:fldCharType="begin" w:fldLock="1"/>
      </w:r>
      <w:r w:rsidR="005558FF">
        <w:instrText>ADDIN CSL_CITATION { "citationItems" : [ { "id" : "ITEM-1", "itemData" : { "DOI" : "10.1049/cp:20030478", "ISBN" : "0-85296-757-8", "ISSN" : "05379989", "abstract" : "This paper presents an overview of the Scale Saliency algorithm introduced in (Kadir and Brady, 2001). Scale Saliency is a novel method for measuring the saliency of image regions and selecting optimal scales for their analysis. The model underlying the algorithm deems image regions salient if they are simultaneously unpredictable in some feature-space and over scale. The algorithm possesses a number of attractive properties: invariance to planar rotation, scaling, intensity shifts and translation; robustness to noise, changes in viewpoint, and intensity scalings. Moreover, the approach offers a more general model of feature saliency compared with conventional ones, such as those based on kernel convolution, for example wavelet analysis, since such techniques define saliency and scale only with respect to a particular set of basis morphologies. Finally, we present a generalised version of the original algorithm which is invariant to affine transformations.", "author" : [ { "dropping-particle" : "", "family" : "Kadir", "given" : "T", "non-dropping-particle" : "", "parse-names" : false, "suffix" : "" }, { "dropping-particle" : "", "family" : "Brady", "given" : "M", "non-dropping-particle" : "", "parse-names" : false, "suffix" : "" } ], "container-title" : "Visual Information Engineering", "id" : "ITEM-1", "issued" : { "date-parts" : [ [ "2003" ] ] }, "page" : "25-28", "title" : "Scale Saliency: a novel approach to salient feature and scale selection", "type" : "article-journal" }, "uris" : [ "http://www.mendeley.com/documents/?uuid=759868eb-144d-48ba-ba70-54aa24c92ccc" ] } ], "mendeley" : { "formattedCitation" : "[12]", "plainTextFormattedCitation" : "[12]", "previouslyFormattedCitation" : "[12]" }, "properties" : { "noteIndex" : 0 }, "schema" : "https://github.com/citation-style-language/schema/raw/master/csl-citation.json" }</w:instrText>
      </w:r>
      <w:r w:rsidR="0053352B">
        <w:fldChar w:fldCharType="separate"/>
      </w:r>
      <w:r w:rsidR="0053352B" w:rsidRPr="0053352B">
        <w:rPr>
          <w:noProof/>
        </w:rPr>
        <w:t>[12]</w:t>
      </w:r>
      <w:r w:rsidR="0053352B">
        <w:fldChar w:fldCharType="end"/>
      </w:r>
      <w:r w:rsidR="008C51FA" w:rsidRPr="00980D68">
        <w:t>.</w:t>
      </w:r>
      <w:r w:rsidR="007C086A" w:rsidRPr="00980D68">
        <w:t xml:space="preserve"> </w:t>
      </w:r>
      <w:r w:rsidR="00E4534C" w:rsidRPr="00980D68">
        <w:t xml:space="preserve">Dále je mnoho metod velmi podobných od zmíněných nebo které kombinují výše uvedené přístupy. </w:t>
      </w:r>
    </w:p>
    <w:p w:rsidR="00E4534C" w:rsidRPr="00980D68" w:rsidRDefault="00E4534C" w:rsidP="006E0B61">
      <w:r w:rsidRPr="00980D68">
        <w:t>Po detekci bodů zájmu se výsledky zpřesňují a dále se vylučují nepravděpodobné body. To přispívá k robustnosti celého algoritmu. Vylučují se zejména body ležící v oblasti hran, které jsou nežádoucí, protože jsou málo jedinečné a zavádí falešně pozitivní shody při srovnávání</w:t>
      </w:r>
      <w:r w:rsidR="005558FF">
        <w:fldChar w:fldCharType="begin" w:fldLock="1"/>
      </w:r>
      <w:r w:rsidR="005558FF">
        <w:instrText>ADDIN CSL_CITATION { "citationItems" : [ { "id" : "ITEM-1", "itemData" : { "DOI" : "10.1007/11744023_32", "ISBN" : "3540338322", "ISSN" : "03029743", "PMID" : "16081019", "abstract" : "Abstract. In this paper, we present a novel scale- and rotation-invariant interest point detector and descriptor, coined SURF (Speeded Up Ro- bust Features). It approximates or even outperforms previously proposed schemes with respect to repeatability, distinctiveness, and robustness, yet can be computed and compared much faster. This is achieved by relying on integral images for image convolutions; by building on the strengths of the leading existing detectors and descriptors (in casu, using a Hessian matrix-based measure for the detector, and a distribution-based descriptor); and by simplifying these methods to the essential. This leads to a combination of novel detection, description, and matching steps. The paper presents experimental results on a standard evaluation set, as well as on imagery obtained in the context of a real-life object recognition application. Both show SURF\u2019s strong performance.", "author" : [ { "dropping-particle" : "", "family" : "Bay", "given" : "Herbert", "non-dropping-particle" : "", "parse-names" : false, "suffix" : "" }, { "dropping-particle" : "", "family" : "Tuytelaars", "given" : "Tinne", "non-dropping-particle" : "", "parse-names" : false, "suffix" : "" }, { "dropping-particle" : "", "family" : "Gool", "given" : "Luc", "non-dropping-particle" : "Van", "parse-names" : false, "suffix" : "" } ], "container-title" : "Lecture Notes in Computer Science (including subseries Lecture Notes in Artificial Intelligence and Lecture Notes in Bioinformatics)", "id" : "ITEM-1", "issued" : { "date-parts" : [ [ "2006" ] ] }, "page" : "404-417", "title" : "SURF: Speeded up robust features", "type" : "article-journal", "volume" : "3951 LNCS" }, "uris" : [ "http://www.mendeley.com/documents/?uuid=723cc662-f0eb-4373-a6e5-16a2c694237e" ] } ], "mendeley" : { "formattedCitation" : "[13]", "plainTextFormattedCitation" : "[13]", "previouslyFormattedCitation" : "[13]" }, "properties" : { "noteIndex" : 0 }, "schema" : "https://github.com/citation-style-language/schema/raw/master/csl-citation.json" }</w:instrText>
      </w:r>
      <w:r w:rsidR="005558FF">
        <w:fldChar w:fldCharType="separate"/>
      </w:r>
      <w:r w:rsidR="005558FF" w:rsidRPr="005558FF">
        <w:rPr>
          <w:noProof/>
        </w:rPr>
        <w:t>[13]</w:t>
      </w:r>
      <w:r w:rsidR="005558FF">
        <w:fldChar w:fldCharType="end"/>
      </w:r>
      <w:r w:rsidRPr="00980D68">
        <w:t xml:space="preserve">. </w:t>
      </w:r>
      <w:r w:rsidR="005F76C3" w:rsidRPr="00980D68">
        <w:t>Podle síly gradientu nebo podle rozdílů intenzit se může počítat skóre bodů a pro další zpracování vybrat jen ty nejlepší</w:t>
      </w:r>
      <w:r w:rsidR="005558FF">
        <w:fldChar w:fldCharType="begin" w:fldLock="1"/>
      </w:r>
      <w:r w:rsidR="005558FF">
        <w:instrText>ADDIN CSL_CITATION { "citationItems" : [ { "id" : "ITEM-1", "itemData" : { "DOI" : "10.1007/978-3-642-15561-1_56", "ISBN" : "364215560X", "ISSN" : "03029743", "PMID" : "19500939", "abstract" : "We propose to use binary strings as an efficient feature point descriptor, which we call BRIEF. We show that it is highly discriminative even when using relatively few bits and can be computed using simple intensity difference tests. Furthermore, the descriptor similarity can be evaluated using the Hamming distance, which is very efficient to com-pute, instead of the L2 norm as is usually done. As a result, BRIEF is very fast both to build and to match. We compare it against SURF and U-SURF on standard benchmarks and show that it yields a similar or better recognition performance, while running in a fraction of the time required by either.", "author" : [ { "dropping-particle" : "", "family" : "Calonder", "given" : "Michael", "non-dropping-particle" : "", "parse-names" : false, "suffix" : "" }, { "dropping-particle" : "", "family" : "Lepetit", "given" : "Vincent", "non-dropping-particle" : "", "parse-names" : false, "suffix" : "" }, { "dropping-particle" : "", "family" : "Strecha", "given" : "Christoph", "non-dropping-particle" : "", "parse-names" : false, "suffix" : "" }, { "dropping-particle" : "", "family" : "Fua", "given" : "Pascal", "non-dropping-particle" : "", "parse-names" : false, "suffix" : "" } ], "container-title" : "Lecture Notes in Computer Science (including subseries Lecture Notes in Artificial Intelligence and Lecture Notes in Bioinformatics)", "id" : "ITEM-1", "issue" : "PART 4", "issued" : { "date-parts" : [ [ "2010" ] ] }, "page" : "778-792", "title" : "BRIEF: Binary robust independent elementary features", "type" : "article-journal", "volume" : "6314 LNCS" }, "uris" : [ "http://www.mendeley.com/documents/?uuid=4107c3f9-ba37-4bff-af65-f4424b279740" ] } ], "mendeley" : { "formattedCitation" : "[14]", "plainTextFormattedCitation" : "[14]", "previouslyFormattedCitation" : "[14]" }, "properties" : { "noteIndex" : 0 }, "schema" : "https://github.com/citation-style-language/schema/raw/master/csl-citation.json" }</w:instrText>
      </w:r>
      <w:r w:rsidR="005558FF">
        <w:fldChar w:fldCharType="separate"/>
      </w:r>
      <w:r w:rsidR="005558FF" w:rsidRPr="005558FF">
        <w:rPr>
          <w:noProof/>
        </w:rPr>
        <w:t>[14]</w:t>
      </w:r>
      <w:r w:rsidR="005558FF">
        <w:fldChar w:fldCharType="end"/>
      </w:r>
      <w:r w:rsidR="005F76C3" w:rsidRPr="00980D68">
        <w:t xml:space="preserve">. </w:t>
      </w:r>
    </w:p>
    <w:p w:rsidR="005F76C3" w:rsidRPr="00980D68" w:rsidRDefault="001158F6" w:rsidP="006E0B61">
      <w:r w:rsidRPr="00980D68">
        <w:t>Způsobem, jak zajistit invariantnost deskriptoru vůči zvětšení</w:t>
      </w:r>
      <w:r w:rsidR="005558FF">
        <w:t>,</w:t>
      </w:r>
      <w:r w:rsidRPr="00980D68">
        <w:t xml:space="preserve"> resp. zmenšení,</w:t>
      </w:r>
      <w:r w:rsidR="005F76C3" w:rsidRPr="00980D68">
        <w:t xml:space="preserve"> je přiřazení měřítka ke každému bodu zájmu. Měřítko se obecně vyhodnocuje pomocí obrazové pyramidy. Jde o dekompozici na vrstvy střídavým rozmazáním Gaus</w:t>
      </w:r>
      <w:r w:rsidR="005558FF">
        <w:t>s</w:t>
      </w:r>
      <w:r w:rsidR="005F76C3" w:rsidRPr="00980D68">
        <w:t>ovým filtrem a podvzorkováním</w:t>
      </w:r>
      <w:r w:rsidR="005558FF">
        <w:fldChar w:fldCharType="begin" w:fldLock="1"/>
      </w:r>
      <w:r w:rsidR="005558FF">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005558FF">
        <w:fldChar w:fldCharType="separate"/>
      </w:r>
      <w:r w:rsidR="005558FF" w:rsidRPr="005558FF">
        <w:rPr>
          <w:noProof/>
        </w:rPr>
        <w:t>[8]</w:t>
      </w:r>
      <w:r w:rsidR="005558FF">
        <w:fldChar w:fldCharType="end"/>
      </w:r>
      <w:r w:rsidR="005F76C3" w:rsidRPr="00980D68">
        <w:t xml:space="preserve">. </w:t>
      </w:r>
      <w:r w:rsidRPr="00980D68">
        <w:t>V každé takové vrstvě se detekují body zájmu a podle toho, v kt</w:t>
      </w:r>
      <w:r w:rsidR="008C51FA" w:rsidRPr="00980D68">
        <w:t xml:space="preserve">eré vrstvě se detekují, </w:t>
      </w:r>
      <w:r w:rsidRPr="00980D68">
        <w:t xml:space="preserve">se k nim </w:t>
      </w:r>
      <w:r w:rsidR="008C51FA" w:rsidRPr="00980D68">
        <w:t xml:space="preserve">přiřadí </w:t>
      </w:r>
      <w:r w:rsidRPr="00980D68">
        <w:t>odpovídající měřítko.</w:t>
      </w:r>
    </w:p>
    <w:p w:rsidR="008E0A01" w:rsidRPr="00980D68" w:rsidRDefault="001158F6" w:rsidP="008E0A01">
      <w:pPr>
        <w:keepNext/>
        <w:jc w:val="center"/>
      </w:pPr>
      <w:r w:rsidRPr="00980D68">
        <w:rPr>
          <w:lang w:eastAsia="cs-CZ"/>
        </w:rPr>
        <w:drawing>
          <wp:inline distT="0" distB="0" distL="0" distR="0">
            <wp:extent cx="4476592" cy="4089400"/>
            <wp:effectExtent l="0" t="0" r="635"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_pyrami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485825" cy="4097834"/>
                    </a:xfrm>
                    <a:prstGeom prst="rect">
                      <a:avLst/>
                    </a:prstGeom>
                  </pic:spPr>
                </pic:pic>
              </a:graphicData>
            </a:graphic>
          </wp:inline>
        </w:drawing>
      </w:r>
    </w:p>
    <w:p w:rsidR="001158F6" w:rsidRPr="00980D68" w:rsidRDefault="008E0A01" w:rsidP="008E0A01">
      <w:pPr>
        <w:pStyle w:val="Titulek"/>
        <w:jc w:val="center"/>
      </w:pPr>
      <w:bookmarkStart w:id="43" w:name="_Toc470026072"/>
      <w:r w:rsidRPr="00980D68">
        <w:t xml:space="preserve">Obr. </w:t>
      </w:r>
      <w:fldSimple w:instr=" SEQ Obr. \* ARABIC ">
        <w:r w:rsidRPr="00980D68">
          <w:t>7</w:t>
        </w:r>
      </w:fldSimple>
      <w:r w:rsidRPr="00980D68">
        <w:t xml:space="preserve"> – Obrazová pyramida</w:t>
      </w:r>
      <w:bookmarkEnd w:id="43"/>
    </w:p>
    <w:p w:rsidR="001158F6" w:rsidRPr="00980D68" w:rsidRDefault="001158F6" w:rsidP="001158F6">
      <w:r w:rsidRPr="00980D68">
        <w:t>V obecných aplikacích počítačového vidění se také přiřazuje orie</w:t>
      </w:r>
      <w:r w:rsidR="008C51FA" w:rsidRPr="00980D68">
        <w:t>ntace každému bodu zájmu. V této práci a aktuální</w:t>
      </w:r>
      <w:r w:rsidR="005558FF">
        <w:t xml:space="preserve"> aplikaci je to </w:t>
      </w:r>
      <w:r w:rsidRPr="00980D68">
        <w:t>přímo nežádoucí, a to z několika důvodů. Prvním je redundance. Takové vyhodnocení ne</w:t>
      </w:r>
      <w:r w:rsidR="008C51FA" w:rsidRPr="00980D68">
        <w:t>ní potřeba</w:t>
      </w:r>
      <w:r w:rsidRPr="00980D68">
        <w:t xml:space="preserve">, protože </w:t>
      </w:r>
      <w:r w:rsidR="008C51FA" w:rsidRPr="00980D68">
        <w:t>jsou všechny obrazy</w:t>
      </w:r>
      <w:r w:rsidRPr="00980D68">
        <w:t xml:space="preserve"> normalizované a stejně otočené. Výpočet orientace zvyšuje čas výpočtu</w:t>
      </w:r>
      <w:r w:rsidR="005558FF">
        <w:t>,</w:t>
      </w:r>
      <w:r w:rsidRPr="00980D68">
        <w:t xml:space="preserve"> a naopak snižuje robustnost. V aplikaci se nachází hodně textu a rámečků. Pokud detektor</w:t>
      </w:r>
      <w:r w:rsidR="00EF5F0C" w:rsidRPr="00980D68">
        <w:t xml:space="preserve"> najde levý dolní roh rámečku, pak v nerotovaném smyslu je jasně vidět jeho pozice a orientace. Na</w:t>
      </w:r>
      <w:r w:rsidR="005558FF">
        <w:t xml:space="preserve"> </w:t>
      </w:r>
      <w:r w:rsidR="00EF5F0C" w:rsidRPr="00980D68">
        <w:t xml:space="preserve">rozdíl od toho, pokud se </w:t>
      </w:r>
      <w:r w:rsidR="00EF5F0C" w:rsidRPr="00980D68">
        <w:lastRenderedPageBreak/>
        <w:t xml:space="preserve">hledá jakkoli orientovaný bod se stejnými vlastnostmi, pak se najdou zbylé tři rohy rámečku. Tím by vznikaly falešně pozitivní shody. Z uvedených důvodů </w:t>
      </w:r>
      <w:r w:rsidR="008C51FA" w:rsidRPr="00980D68">
        <w:t xml:space="preserve">se budou </w:t>
      </w:r>
      <w:r w:rsidR="00EF5F0C" w:rsidRPr="00980D68">
        <w:t xml:space="preserve">vybírat deskriptory, které nejsou invariantní vůči otočení. </w:t>
      </w:r>
    </w:p>
    <w:p w:rsidR="002E110C" w:rsidRPr="00980D68" w:rsidRDefault="002E110C" w:rsidP="001158F6">
      <w:r w:rsidRPr="00980D68">
        <w:t xml:space="preserve">Dalším krokem je výpočet deskriptoru. </w:t>
      </w:r>
      <w:r w:rsidR="00D76DB5" w:rsidRPr="00980D68">
        <w:t xml:space="preserve">Způsoby výpočtu jednotlivých deskriptorů jsou uvedeny dále v kapitole </w:t>
      </w:r>
      <w:r w:rsidR="00D76DB5" w:rsidRPr="00980D68">
        <w:fldChar w:fldCharType="begin"/>
      </w:r>
      <w:r w:rsidR="00D76DB5" w:rsidRPr="00980D68">
        <w:instrText xml:space="preserve"> REF _Ref469661190 \r \h </w:instrText>
      </w:r>
      <w:r w:rsidR="00D76DB5" w:rsidRPr="00980D68">
        <w:fldChar w:fldCharType="separate"/>
      </w:r>
      <w:r w:rsidR="00D76DB5" w:rsidRPr="00980D68">
        <w:t>2.2</w:t>
      </w:r>
      <w:r w:rsidR="00D76DB5" w:rsidRPr="00980D68">
        <w:fldChar w:fldCharType="end"/>
      </w:r>
      <w:r w:rsidR="00D76DB5" w:rsidRPr="00980D68">
        <w:t xml:space="preserve">. </w:t>
      </w:r>
      <w:r w:rsidRPr="00980D68">
        <w:t>Deskri</w:t>
      </w:r>
      <w:r w:rsidR="005558FF">
        <w:t>p</w:t>
      </w:r>
      <w:r w:rsidRPr="00980D68">
        <w:t>tory můžou být binární nebo nebinární, s různou dimenziona</w:t>
      </w:r>
      <w:r w:rsidR="005558FF">
        <w:t>litou. Bi</w:t>
      </w:r>
      <w:r w:rsidRPr="00980D68">
        <w:t>nární deskriptory mají velkou výhodu ve srovnávání deskriptoru aktuálního snímku s deskriptory snímků v databázi, protože se může využít Hammingova vzdálenost</w:t>
      </w:r>
      <w:r w:rsidR="005558FF">
        <w:fldChar w:fldCharType="begin" w:fldLock="1"/>
      </w:r>
      <w:r w:rsidR="005558FF">
        <w:instrText>ADDIN CSL_CITATION { "citationItems" : [ { "id" : "ITEM-1", "itemData" : { "ISBN" : "9781627480031", "ISSN" : "10495258", "abstract" : "Motivated by large-scale multimedia applications we propose to learn mappings from high-dimensional data to binary codes that preserve semantic similarity. Binary codes are well suited to large-scale applications as they are storage ef-ficient and permit exact sub-linear kNN search. The framework is applicable to broad families of mappings, and uses a flexible form of triplet ranking loss. We overcome discontinuous optimization of the discrete mappings by minimizing a piecewise-smooth upper bound on empirical loss, inspired by latent structural SVMs. We develop a new loss-augmented inference algorithm that is quadratic in the code length. We show strong retrieval performance on CIFAR-10 and MNIST, with promising classification results using no more than kNN on the binary codes.", "author" : [ { "dropping-particle" : "", "family" : "Norouzi", "given" : "Mohammad", "non-dropping-particle" : "", "parse-names" : false, "suffix" : "" }, { "dropping-particle" : "", "family" : "Fleet", "given" : "David J Dj David J", "non-dropping-particle" : "", "parse-names" : false, "suffix" : "" }, { "dropping-particle" : "", "family" : "Salakhutdinov", "given" : "Ruslan", "non-dropping-particle" : "", "parse-names" : false, "suffix" : "" }, { "dropping-particle" : "", "family" : "Blei", "given" : "David M.", "non-dropping-particle" : "", "parse-names" : false, "suffix" : "" } ], "container-title" : "Advances in Neural Information Processing Systems", "id" : "ITEM-1", "issued" : { "date-parts" : [ [ "2012" ] ] }, "page" : "1-9", "title" : "Hamming distance metric learning", "type" : "article-journal" }, "uris" : [ "http://www.mendeley.com/documents/?uuid=ddbdf6cd-c903-4e3b-9b34-f2ed5adcccf1" ] } ], "mendeley" : { "formattedCitation" : "[15]", "plainTextFormattedCitation" : "[15]", "previouslyFormattedCitation" : "[15]" }, "properties" : { "noteIndex" : 0 }, "schema" : "https://github.com/citation-style-language/schema/raw/master/csl-citation.json" }</w:instrText>
      </w:r>
      <w:r w:rsidR="005558FF">
        <w:fldChar w:fldCharType="separate"/>
      </w:r>
      <w:r w:rsidR="005558FF" w:rsidRPr="005558FF">
        <w:rPr>
          <w:noProof/>
        </w:rPr>
        <w:t>[15]</w:t>
      </w:r>
      <w:r w:rsidR="005558FF">
        <w:fldChar w:fldCharType="end"/>
      </w:r>
      <w:r w:rsidRPr="00980D68">
        <w:t xml:space="preserve">. </w:t>
      </w:r>
      <w:r w:rsidR="00D76DB5" w:rsidRPr="00980D68">
        <w:t>Výpočet Hammingovy vzdálenosti je velmi rychlý a také jednoduchý. Pro výpočet stačí binární operace XOR následovaná sumou bitů. Na rozdíl od toho, na srovnání nebirnárních deskriptorů je potřeba složitějších a výpočetně náročnějších metod. Příkladem je výpočet Euklidovské vzdálenosti, následovaný Houghovou transformací pro detekci klastrů, které patří k jednomu objektu. Nakonec se výsledek verifikuje pomocí metody nejmenších čtverců kvůli konzistenci po</w:t>
      </w:r>
      <w:r w:rsidR="005558FF">
        <w:t xml:space="preserve">zičních parametrů (více v </w:t>
      </w:r>
      <w:r w:rsidR="005558FF">
        <w:fldChar w:fldCharType="begin" w:fldLock="1"/>
      </w:r>
      <w:r w:rsidR="005558FF">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005558FF">
        <w:fldChar w:fldCharType="separate"/>
      </w:r>
      <w:r w:rsidR="005558FF" w:rsidRPr="005558FF">
        <w:rPr>
          <w:noProof/>
        </w:rPr>
        <w:t>[8]</w:t>
      </w:r>
      <w:r w:rsidR="005558FF">
        <w:fldChar w:fldCharType="end"/>
      </w:r>
      <w:r w:rsidR="00D76DB5" w:rsidRPr="00980D68">
        <w:t xml:space="preserve">). </w:t>
      </w:r>
      <w:r w:rsidR="003929D6" w:rsidRPr="00980D68">
        <w:t xml:space="preserve">Dimenzionalita deskriptoru prakticky znamená, jak dlouhý je vektor příznaků pro každý bod zájmu. Obecně platí, čím vyšší dimenzionalita, tím větší robustnost a přesnost, ale zároveň delší čas na výpočet a srovnání deskriptoru s deskriptory snímků v databázi. </w:t>
      </w:r>
    </w:p>
    <w:p w:rsidR="003929D6" w:rsidRPr="00980D68" w:rsidRDefault="003929D6" w:rsidP="001158F6">
      <w:r w:rsidRPr="00980D68">
        <w:t>Deskritory s vyšší dimenzionalitou dosahují lepších výsledků, ale s počtem snímků v databázi se dramat</w:t>
      </w:r>
      <w:r w:rsidR="005558FF">
        <w:t>icky zvyšuje čas pro srovnávání</w:t>
      </w:r>
      <w:r w:rsidR="005558FF">
        <w:fldChar w:fldCharType="begin" w:fldLock="1"/>
      </w:r>
      <w:r w:rsidR="00CE48ED">
        <w:instrText>ADDIN CSL_CITATION { "citationItems" : [ { "id" : "ITEM-1", "itemData" : { "DOI" : "10.1109/TPAMI.2005.188", "ISBN" : "0162-8828", "ISSN" : "0162-8828", "PMID" : "16237996", "abstract" : "In this paper, we compare the performance of descriptors computed for local interest regions, as, for example, extracted by the Harris-Affine detector [Mikolajczyk, K and Schmid, C, 2004]. Many different descriptors have been proposed in the literature. It is unclear which descriptors are more appropriate and how their performance depends on the interest region detector. The descriptors should be distinctive and at the same time robust to changes in viewing conditions as well as to errors of the detector. Our evaluation uses as criterion recall with respect to precision and is carried out for different image transformations. We compare shape context [Belongie, S, et al., April 2002], steerable filters [Freeman, W and Adelson, E, Setp. 1991], PCA-SIFT [Ke, Y and Sukthankar, R, 2004], differential invariants [Koenderink, J and van Doorn, A, 1987], spin images [Lazebnik, S, et al., 2003], SIFT [Lowe, D. G., 1999], complex filters [Schaffalitzky, F and Zisserman, A, 2002], moment invariants [Van Gool, L, et al., 1996], and cross-correlation for different types of interest regions. We also propose an extension of the SIFT descriptor and show that it outperforms the original method. Furthermore, we observe that the ranking of the descriptors is mostly independent of the interest region detector and that the SIFT-based descriptors perform best. Moments and steerable filters show the best performance among the low dimensional descriptors.", "author" : [ { "dropping-particle" : "", "family" : "Mikolajczyk", "given" : "K.", "non-dropping-particle" : "", "parse-names" : false, "suffix" : "" }, { "dropping-particle" : "", "family" : "Mikolajczyk", "given" : "K.", "non-dropping-particle" : "", "parse-names" : false, "suffix" : "" }, { "dropping-particle" : "", "family" : "Schmid", "given" : "C.", "non-dropping-particle" : "", "parse-names" : false, "suffix" : "" }, { "dropping-particle" : "", "family" : "Schmid", "given" : "C.", "non-dropping-particle" : "", "parse-names" : false, "suffix" : "" } ], "container-title" : "IEEE Transactions on Pattern Analysis and Machine Intelligence", "id" : "ITEM-1", "issue" : "10", "issued" : { "date-parts" : [ [ "2005" ] ] }, "page" : "1615\u20131630", "title" : "A performance evaluation of local descriptors", "type" : "article-journal", "volume" : "27" }, "uris" : [ "http://www.mendeley.com/documents/?uuid=51f55572-dcea-4fbe-972c-5b85e51d266f" ] } ], "mendeley" : { "formattedCitation" : "[16]", "plainTextFormattedCitation" : "[16]", "previouslyFormattedCitation" : "[16]" }, "properties" : { "noteIndex" : 0 }, "schema" : "https://github.com/citation-style-language/schema/raw/master/csl-citation.json" }</w:instrText>
      </w:r>
      <w:r w:rsidR="005558FF">
        <w:fldChar w:fldCharType="separate"/>
      </w:r>
      <w:r w:rsidR="005558FF" w:rsidRPr="005558FF">
        <w:rPr>
          <w:noProof/>
        </w:rPr>
        <w:t>[16]</w:t>
      </w:r>
      <w:r w:rsidR="005558FF">
        <w:fldChar w:fldCharType="end"/>
      </w:r>
      <w:r w:rsidR="005558FF">
        <w:t>.</w:t>
      </w:r>
      <w:r w:rsidRPr="00980D68">
        <w:t xml:space="preserve"> To se úspěšně řeší redukcí dimensionality pomocí metod jako je PCA</w:t>
      </w:r>
      <w:r w:rsidR="005558FF">
        <w:fldChar w:fldCharType="begin" w:fldLock="1"/>
      </w:r>
      <w:r w:rsidR="00CE48ED">
        <w:instrText>ADDIN CSL_CITATION { "citationItems" : [ { "id" : "ITEM-1", "itemData" : { "DOI" : "10.1109/TAC.1981.1102568", "ISBN" : "0018-9286", "ISSN" : "0018-9286", "abstract" : "Kalman's minimal realization theory involves geometric objects (controllable, unobservable subspaces) which are subject to structural instability. Specifically, arbitrarily small perturbations in a model may cause a change in the dimensions of the associated subspaces. This situation is manifested in computational difficulties which arise in attempts to apply textbook algorithms for computing a minimal realization. Structural instability associated with geometric theories is not unique to control; it arises in the theory of linear equations as well. In this setting, the computational problems have been studied for decades and excellent tools have been developed for coping with the situation. One of the main goals of this paper is to call attention to principal component analysis (Hotelling, 1933), and an algorithm (Golub and Reinsch, 1970) for computing the singular value decompositon of a matrix. Together they form a powerful tool for coping with structural instability in dynamic systems. As developed in this paper, principal component analysis is a technique for analyzing signals. (Singular value decomposition provides the computational machinery.) For this reason, Kalman's minimal realization theory is recast in terms of responses to injected signals. Application of the signal analysis to controllability and observability leads to a coordinate system in which the \"internally balanced\" model has special properties. For asymptotically stable systems, this yields working approximations ofX_{c}, X_{bar{o}}, the controllable and unobservable subspaces. It is proposed that a natural first step in model reduction is to apply the mechanics of minimal realization using these working subspaces.", "author" : [ { "dropping-particle" : "", "family" : "Moore", "given" : "B.", "non-dropping-particle" : "", "parse-names" : false, "suffix" : "" } ], "container-title" : "IEEE Transactions on Automatic Control", "id" : "ITEM-1", "issue" : "1", "issued" : { "date-parts" : [ [ "1981" ] ] }, "page" : "17-32", "title" : "Principal component analysis in linear systems: Controllability, observability, and model reduction", "type" : "article-journal", "volume" : "26" }, "uris" : [ "http://www.mendeley.com/documents/?uuid=e2ebf8c6-a8fa-46d3-ab88-fe44af5f716e" ] } ], "mendeley" : { "formattedCitation" : "[17]", "plainTextFormattedCitation" : "[17]", "previouslyFormattedCitation" : "[17]" }, "properties" : { "noteIndex" : 0 }, "schema" : "https://github.com/citation-style-language/schema/raw/master/csl-citation.json" }</w:instrText>
      </w:r>
      <w:r w:rsidR="005558FF">
        <w:fldChar w:fldCharType="separate"/>
      </w:r>
      <w:r w:rsidR="005558FF" w:rsidRPr="005558FF">
        <w:rPr>
          <w:noProof/>
        </w:rPr>
        <w:t>[17]</w:t>
      </w:r>
      <w:r w:rsidR="005558FF">
        <w:fldChar w:fldCharType="end"/>
      </w:r>
      <w:r w:rsidRPr="00980D68">
        <w:t xml:space="preserve"> </w:t>
      </w:r>
      <w:r w:rsidR="00C86EBD" w:rsidRPr="00980D68">
        <w:t>a LDA</w:t>
      </w:r>
      <w:r w:rsidR="005558FF">
        <w:fldChar w:fldCharType="begin" w:fldLock="1"/>
      </w:r>
      <w:r w:rsidR="00CE48ED">
        <w:instrText>ADDIN CSL_CITATION { "citationItems" : [ { "id" : "ITEM-1", "itemData" : { "DOI" : "10.1162/jmlr.2003.3.4-5.993", "ISBN" : "9781577352815", "ISSN" : "15324435", "PMID" : "21362469", "abstract" : "We describe latent Dirichlet allocation (LDA), a generative probabilistic model for collections of discrete data such as text corpora. LDA is a three-level hierarchical Bayesian model, in which each item of a collection is modeled as a finite mixture over an underlying set of topics. Each topic is, in turn, modeled as an infinite mixture over an underlying set of topic probabilities. In the context of text modeling, the topic probabilities provide an explicit representation of a document. We present efficient approximate inference techniques based on variational methods and an EM algorithm for empirical Bayes parameter estimation. We report results in document modeling, text classification, and collaborative filtering, comparing to a mixture of unigrams model and the probabilistic LSI model.", "author" : [ { "dropping-particle" : "", "family" : "Blei", "given" : "David M", "non-dropping-particle" : "", "parse-names" : false, "suffix" : "" }, { "dropping-particle" : "", "family" : "Edu", "given" : "Blei@cs Berkeley", "non-dropping-particle" : "", "parse-names" : false, "suffix" : "" }, { "dropping-particle" : "", "family" : "Ng", "given" : "Andrew Y", "non-dropping-particle" : "", "parse-names" : false, "suffix" : "" }, { "dropping-particle" : "", "family" : "Edu", "given" : "Ang@cs Stanford", "non-dropping-particle" : "", "parse-names" : false, "suffix" : "" }, { "dropping-particle" : "", "family" : "Jordan", "given" : "Michael I", "non-dropping-particle" : "", "parse-names" : false, "suffix" : "" }, { "dropping-particle" : "", "family" : "Edu", "given" : "Jordan@cs Berkeley", "non-dropping-particle" : "", "parse-names" : false, "suffix" : "" } ], "container-title" : "Journal of Machine Learning Research", "id" : "ITEM-1", "issued" : { "date-parts" : [ [ "2003" ] ] }, "page" : "993-1022", "title" : "Latent Dirichlet Allocation", "type" : "article-journal", "volume" : "3" }, "uris" : [ "http://www.mendeley.com/documents/?uuid=b424ac28-4806-45e1-adc8-f85f804be84a" ] } ], "mendeley" : { "formattedCitation" : "[18]", "plainTextFormattedCitation" : "[18]", "previouslyFormattedCitation" : "[18]" }, "properties" : { "noteIndex" : 0 }, "schema" : "https://github.com/citation-style-language/schema/raw/master/csl-citation.json" }</w:instrText>
      </w:r>
      <w:r w:rsidR="005558FF">
        <w:fldChar w:fldCharType="separate"/>
      </w:r>
      <w:r w:rsidR="005558FF" w:rsidRPr="005558FF">
        <w:rPr>
          <w:noProof/>
        </w:rPr>
        <w:t>[18]</w:t>
      </w:r>
      <w:r w:rsidR="005558FF">
        <w:fldChar w:fldCharType="end"/>
      </w:r>
      <w:r w:rsidR="00C86EBD" w:rsidRPr="00980D68">
        <w:t xml:space="preserve"> </w:t>
      </w:r>
      <w:r w:rsidRPr="00980D68">
        <w:t>nebo hashovacích funkcí, jako například LSH</w:t>
      </w:r>
      <w:r w:rsidR="005558FF">
        <w:fldChar w:fldCharType="begin" w:fldLock="1"/>
      </w:r>
      <w:r w:rsidR="00CE48ED">
        <w:instrText>ADDIN CSL_CITATION { "citationItems" : [ { "id" : "ITEM-1", "itemData" : { "author" : [ { "dropping-particle" : "", "family" : "Hashing", "given" : "Locality Sensitive", "non-dropping-particle" : "", "parse-names" : false, "suffix" : "" } ], "id" : "ITEM-1", "issued" : { "date-parts" : [ [ "2014" ] ] }, "page" : "1-6", "title" : "Locality-Sensitive Hashing", "type" : "article-journal" }, "uris" : [ "http://www.mendeley.com/documents/?uuid=0c5cda6e-e18b-4bbc-a426-ec21c07f1972" ] } ], "mendeley" : { "formattedCitation" : "[19]", "plainTextFormattedCitation" : "[19]", "previouslyFormattedCitation" : "[19]" }, "properties" : { "noteIndex" : 0 }, "schema" : "https://github.com/citation-style-language/schema/raw/master/csl-citation.json" }</w:instrText>
      </w:r>
      <w:r w:rsidR="005558FF">
        <w:fldChar w:fldCharType="separate"/>
      </w:r>
      <w:r w:rsidR="005558FF" w:rsidRPr="005558FF">
        <w:rPr>
          <w:noProof/>
        </w:rPr>
        <w:t>[19]</w:t>
      </w:r>
      <w:r w:rsidR="005558FF">
        <w:fldChar w:fldCharType="end"/>
      </w:r>
      <w:r w:rsidRPr="00980D68">
        <w:t>.</w:t>
      </w:r>
      <w:r w:rsidR="008C51FA" w:rsidRPr="00980D68">
        <w:t xml:space="preserve"> Využití těchto metod není s této aplikaci</w:t>
      </w:r>
      <w:r w:rsidRPr="00980D68">
        <w:t xml:space="preserve"> klíčové,</w:t>
      </w:r>
      <w:r w:rsidR="008C51FA" w:rsidRPr="00980D68">
        <w:t xml:space="preserve"> zejména</w:t>
      </w:r>
      <w:r w:rsidRPr="00980D68">
        <w:t xml:space="preserve"> kvůli rozsahu databáze srovnávacích snímků (v našem případě desítky snímků)</w:t>
      </w:r>
      <w:r w:rsidR="0089226F" w:rsidRPr="00980D68">
        <w:t>.</w:t>
      </w:r>
    </w:p>
    <w:p w:rsidR="00F629A1" w:rsidRPr="00980D68" w:rsidRDefault="00406FDB" w:rsidP="00406FDB">
      <w:pPr>
        <w:pStyle w:val="Nadpis2"/>
      </w:pPr>
      <w:bookmarkStart w:id="44" w:name="_Toc470026123"/>
      <w:r w:rsidRPr="00980D68">
        <w:t>Detekce zajímavých bodů v obraze</w:t>
      </w:r>
      <w:bookmarkEnd w:id="44"/>
    </w:p>
    <w:p w:rsidR="00443501" w:rsidRPr="00980D68" w:rsidRDefault="00443501" w:rsidP="00443501">
      <w:r w:rsidRPr="00980D68">
        <w:t>Budou otestovány dva detektory bodů zájmu v obraze. Oba fungují na velmi odlišném principu a budou reprezentovat dvě hlavní skupiny detektorů, ty</w:t>
      </w:r>
      <w:r w:rsidR="00CE48ED">
        <w:t>,</w:t>
      </w:r>
      <w:r w:rsidRPr="00980D68">
        <w:t xml:space="preserve"> které fungují na základě gradientu v okolí bodu a ty, které jen srovnávají intenzity pixelů v okolí. Z těchto skupin byly vybrány právě H</w:t>
      </w:r>
      <w:r w:rsidR="00CE48ED">
        <w:t>arrisův detektor a FAST,</w:t>
      </w:r>
      <w:r w:rsidRPr="00980D68">
        <w:t xml:space="preserve"> a to hlavně kvůli jejich hojnému využití v praxi a dobrým výsledkům </w:t>
      </w:r>
      <w:r w:rsidR="008E0A01" w:rsidRPr="00980D68">
        <w:t xml:space="preserve">ve spojení s vybranými deskriptory (více v kapitole </w:t>
      </w:r>
      <w:r w:rsidR="008E0A01" w:rsidRPr="00980D68">
        <w:fldChar w:fldCharType="begin"/>
      </w:r>
      <w:r w:rsidR="008E0A01" w:rsidRPr="00980D68">
        <w:instrText xml:space="preserve"> REF _Ref469661190 \r \h </w:instrText>
      </w:r>
      <w:r w:rsidR="008E0A01" w:rsidRPr="00980D68">
        <w:fldChar w:fldCharType="separate"/>
      </w:r>
      <w:r w:rsidR="008E0A01" w:rsidRPr="00980D68">
        <w:t>2.2</w:t>
      </w:r>
      <w:r w:rsidR="008E0A01" w:rsidRPr="00980D68">
        <w:fldChar w:fldCharType="end"/>
      </w:r>
      <w:r w:rsidR="008E0A01" w:rsidRPr="00980D68">
        <w:t>).</w:t>
      </w:r>
    </w:p>
    <w:p w:rsidR="00406FDB" w:rsidRPr="00980D68" w:rsidRDefault="000F69E1" w:rsidP="000F69E1">
      <w:pPr>
        <w:pStyle w:val="Nadpis3"/>
      </w:pPr>
      <w:bookmarkStart w:id="45" w:name="_Toc470026124"/>
      <w:r w:rsidRPr="00980D68">
        <w:t>Harissův detektor rohů</w:t>
      </w:r>
      <w:bookmarkEnd w:id="45"/>
    </w:p>
    <w:p w:rsidR="00406FDB" w:rsidRPr="00980D68" w:rsidRDefault="00AD17E5" w:rsidP="00AD17E5">
      <w:r w:rsidRPr="00980D68">
        <w:t>Harrisův detektor je už přes dvě desetiletí standardn</w:t>
      </w:r>
      <w:r w:rsidR="00443501" w:rsidRPr="00980D68">
        <w:t>ě používaným detektorem bodů zájmu</w:t>
      </w:r>
      <w:r w:rsidR="00CE48ED">
        <w:t>,</w:t>
      </w:r>
      <w:r w:rsidR="002229B5" w:rsidRPr="00980D68">
        <w:t xml:space="preserve"> </w:t>
      </w:r>
      <w:r w:rsidRPr="00980D68">
        <w:t>a to hlavně kvůli jeho robustnosti</w:t>
      </w:r>
      <w:r w:rsidR="002229B5" w:rsidRPr="00980D68">
        <w:t xml:space="preserve"> a opakovatelnosti</w:t>
      </w:r>
      <w:r w:rsidRPr="00980D68">
        <w:t>. Naopak jeho nevýhodou je pomalý výpočet bodů a relativní citlivost na šum. Pro vyhodnocení bodů zájmu využívá parciální gradi</w:t>
      </w:r>
      <w:r w:rsidR="00CE48ED">
        <w:t>e</w:t>
      </w:r>
      <w:r w:rsidRPr="00980D68">
        <w:t>nty</w:t>
      </w:r>
      <w:r w:rsidR="002229B5" w:rsidRPr="00980D68">
        <w:t xml:space="preserve"> </w:t>
      </w:r>
      <w:r w:rsidR="002229B5" w:rsidRPr="00980D68">
        <w:rPr>
          <w:i/>
        </w:rPr>
        <w:fldChar w:fldCharType="begin"/>
      </w:r>
      <w:r w:rsidR="002229B5" w:rsidRPr="00980D68">
        <w:rPr>
          <w:i/>
        </w:rPr>
        <w:instrText xml:space="preserve"> REF _Ref470001483 \h  \* MERGEFORMAT </w:instrText>
      </w:r>
      <w:r w:rsidR="002229B5" w:rsidRPr="00980D68">
        <w:rPr>
          <w:i/>
        </w:rPr>
      </w:r>
      <w:r w:rsidR="002229B5" w:rsidRPr="00980D68">
        <w:rPr>
          <w:i/>
        </w:rPr>
        <w:fldChar w:fldCharType="separate"/>
      </w:r>
      <w:r w:rsidR="002229B5" w:rsidRPr="00980D68">
        <w:rPr>
          <w:i/>
        </w:rPr>
        <w:t>(5)</w:t>
      </w:r>
      <w:r w:rsidR="002229B5" w:rsidRPr="00980D68">
        <w:rPr>
          <w:i/>
        </w:rPr>
        <w:fldChar w:fldCharType="end"/>
      </w:r>
      <w:r w:rsidR="002229B5" w:rsidRPr="00980D68">
        <w:rPr>
          <w:i/>
        </w:rPr>
        <w:t xml:space="preserve">, </w:t>
      </w:r>
      <w:r w:rsidR="002229B5" w:rsidRPr="00980D68">
        <w:rPr>
          <w:i/>
        </w:rPr>
        <w:fldChar w:fldCharType="begin"/>
      </w:r>
      <w:r w:rsidR="002229B5" w:rsidRPr="00980D68">
        <w:rPr>
          <w:i/>
        </w:rPr>
        <w:instrText xml:space="preserve"> REF _Ref470001485 \h  \* MERGEFORMAT </w:instrText>
      </w:r>
      <w:r w:rsidR="002229B5" w:rsidRPr="00980D68">
        <w:rPr>
          <w:i/>
        </w:rPr>
      </w:r>
      <w:r w:rsidR="002229B5" w:rsidRPr="00980D68">
        <w:rPr>
          <w:i/>
        </w:rPr>
        <w:fldChar w:fldCharType="separate"/>
      </w:r>
      <w:r w:rsidR="002229B5" w:rsidRPr="00980D68">
        <w:rPr>
          <w:i/>
        </w:rPr>
        <w:t>(8)</w:t>
      </w:r>
      <w:r w:rsidR="002229B5" w:rsidRPr="00980D68">
        <w:rPr>
          <w:i/>
        </w:rPr>
        <w:fldChar w:fldCharType="end"/>
      </w:r>
      <w:r w:rsidRPr="00980D68">
        <w:t xml:space="preserve"> v okolí bodu váhované Gaussovým oknem </w:t>
      </w:r>
      <w:r w:rsidRPr="00980D68">
        <w:rPr>
          <w:i/>
        </w:rPr>
        <w:t>w</w:t>
      </w:r>
      <w:r w:rsidR="002229B5" w:rsidRPr="00980D68">
        <w:rPr>
          <w:i/>
        </w:rPr>
        <w:t xml:space="preserve"> </w:t>
      </w:r>
      <w:r w:rsidR="002229B5" w:rsidRPr="00980D68">
        <w:rPr>
          <w:i/>
        </w:rPr>
        <w:fldChar w:fldCharType="begin"/>
      </w:r>
      <w:r w:rsidR="002229B5" w:rsidRPr="00980D68">
        <w:rPr>
          <w:i/>
        </w:rPr>
        <w:instrText xml:space="preserve"> REF _Ref470001503 \h  \* MERGEFORMAT </w:instrText>
      </w:r>
      <w:r w:rsidR="002229B5" w:rsidRPr="00980D68">
        <w:rPr>
          <w:i/>
        </w:rPr>
      </w:r>
      <w:r w:rsidR="002229B5" w:rsidRPr="00980D68">
        <w:rPr>
          <w:i/>
        </w:rPr>
        <w:fldChar w:fldCharType="separate"/>
      </w:r>
      <w:r w:rsidR="002229B5" w:rsidRPr="00980D68">
        <w:rPr>
          <w:i/>
        </w:rPr>
        <w:t>(4)</w:t>
      </w:r>
      <w:r w:rsidR="002229B5" w:rsidRPr="00980D68">
        <w:rPr>
          <w:i/>
        </w:rPr>
        <w:fldChar w:fldCharType="end"/>
      </w:r>
      <w:r w:rsidR="002229B5" w:rsidRPr="00980D68">
        <w:rPr>
          <w:i/>
        </w:rPr>
        <w:t xml:space="preserve">, </w:t>
      </w:r>
      <w:r w:rsidR="002229B5" w:rsidRPr="00980D68">
        <w:rPr>
          <w:i/>
        </w:rPr>
        <w:fldChar w:fldCharType="begin"/>
      </w:r>
      <w:r w:rsidR="002229B5" w:rsidRPr="00980D68">
        <w:rPr>
          <w:i/>
        </w:rPr>
        <w:instrText xml:space="preserve"> REF _Ref470001504 \h  \* MERGEFORMAT </w:instrText>
      </w:r>
      <w:r w:rsidR="002229B5" w:rsidRPr="00980D68">
        <w:rPr>
          <w:i/>
        </w:rPr>
      </w:r>
      <w:r w:rsidR="002229B5" w:rsidRPr="00980D68">
        <w:rPr>
          <w:i/>
        </w:rPr>
        <w:fldChar w:fldCharType="separate"/>
      </w:r>
      <w:r w:rsidR="002229B5" w:rsidRPr="00980D68">
        <w:rPr>
          <w:i/>
        </w:rPr>
        <w:t>(6)</w:t>
      </w:r>
      <w:r w:rsidR="002229B5" w:rsidRPr="00980D68">
        <w:rPr>
          <w:i/>
        </w:rPr>
        <w:fldChar w:fldCharType="end"/>
      </w:r>
      <w:r w:rsidR="002229B5" w:rsidRPr="00980D68">
        <w:rPr>
          <w:i/>
        </w:rPr>
        <w:t xml:space="preserve">, </w:t>
      </w:r>
      <w:r w:rsidR="002229B5" w:rsidRPr="00980D68">
        <w:rPr>
          <w:i/>
        </w:rPr>
        <w:fldChar w:fldCharType="begin"/>
      </w:r>
      <w:r w:rsidR="002229B5" w:rsidRPr="00980D68">
        <w:rPr>
          <w:i/>
        </w:rPr>
        <w:instrText xml:space="preserve"> REF _Ref470001506 \h  \* MERGEFORMAT </w:instrText>
      </w:r>
      <w:r w:rsidR="002229B5" w:rsidRPr="00980D68">
        <w:rPr>
          <w:i/>
        </w:rPr>
      </w:r>
      <w:r w:rsidR="002229B5" w:rsidRPr="00980D68">
        <w:rPr>
          <w:i/>
        </w:rPr>
        <w:fldChar w:fldCharType="separate"/>
      </w:r>
      <w:r w:rsidR="002229B5" w:rsidRPr="00980D68">
        <w:rPr>
          <w:i/>
        </w:rPr>
        <w:t>(7)</w:t>
      </w:r>
      <w:r w:rsidR="002229B5" w:rsidRPr="00980D68">
        <w:rPr>
          <w:i/>
        </w:rPr>
        <w:fldChar w:fldCharType="end"/>
      </w:r>
      <w:r w:rsidRPr="00980D68">
        <w:t xml:space="preserve">. </w:t>
      </w:r>
      <w:r w:rsidR="002229B5" w:rsidRPr="00980D68">
        <w:t>K</w:t>
      </w:r>
      <w:r w:rsidR="00443501" w:rsidRPr="00980D68">
        <w:t xml:space="preserve"> vyhodnocení vlastností</w:t>
      </w:r>
      <w:r w:rsidR="002229B5" w:rsidRPr="00980D68">
        <w:t xml:space="preserve"> v okolí bodu se využívá poměru vlastních hodnot matice </w:t>
      </w:r>
      <w:r w:rsidR="002229B5" w:rsidRPr="00980D68">
        <w:rPr>
          <w:i/>
        </w:rPr>
        <w:t xml:space="preserve">M </w:t>
      </w:r>
      <w:r w:rsidR="00443501" w:rsidRPr="00980D68">
        <w:rPr>
          <w:i/>
        </w:rPr>
        <w:fldChar w:fldCharType="begin"/>
      </w:r>
      <w:r w:rsidR="00443501" w:rsidRPr="00980D68">
        <w:rPr>
          <w:i/>
        </w:rPr>
        <w:instrText xml:space="preserve"> REF _Ref470001657 \h </w:instrText>
      </w:r>
      <w:r w:rsidR="00443501" w:rsidRPr="00980D68">
        <w:rPr>
          <w:i/>
        </w:rPr>
      </w:r>
      <w:r w:rsidR="00443501" w:rsidRPr="00980D68">
        <w:rPr>
          <w:i/>
        </w:rPr>
        <w:fldChar w:fldCharType="separate"/>
      </w:r>
      <w:r w:rsidR="00443501" w:rsidRPr="00980D68">
        <w:rPr>
          <w:i/>
        </w:rPr>
        <w:t>(4)</w:t>
      </w:r>
      <w:r w:rsidR="00443501" w:rsidRPr="00980D68">
        <w:rPr>
          <w:i/>
        </w:rPr>
        <w:fldChar w:fldCharType="end"/>
      </w:r>
      <w:r w:rsidR="002229B5" w:rsidRPr="00980D68">
        <w:t>.</w:t>
      </w:r>
      <w:r w:rsidR="00443501" w:rsidRPr="00980D68">
        <w:t xml:space="preserve"> Z </w:t>
      </w:r>
      <w:r w:rsidR="00443501" w:rsidRPr="00980D68">
        <w:fldChar w:fldCharType="begin"/>
      </w:r>
      <w:r w:rsidR="00443501" w:rsidRPr="00980D68">
        <w:instrText xml:space="preserve"> REF _Ref470001736 \h </w:instrText>
      </w:r>
      <w:r w:rsidR="00443501" w:rsidRPr="00980D68">
        <w:fldChar w:fldCharType="separate"/>
      </w:r>
      <w:r w:rsidR="00443501" w:rsidRPr="00980D68">
        <w:t>Obr. 7</w:t>
      </w:r>
      <w:r w:rsidR="00443501" w:rsidRPr="00980D68">
        <w:fldChar w:fldCharType="end"/>
      </w:r>
      <w:r w:rsidR="00443501" w:rsidRPr="00980D68">
        <w:t xml:space="preserve"> je jasné, že čím jsou obě vlastní čísla větší, tím je bod zájmu silnější.</w:t>
      </w:r>
      <w:r w:rsidR="00CE48ED">
        <w:fldChar w:fldCharType="begin" w:fldLock="1"/>
      </w:r>
      <w:r w:rsidR="00CE48ED">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previouslyFormattedCitation" : "[7]" }, "properties" : { "noteIndex" : 0 }, "schema" : "https://github.com/citation-style-language/schema/raw/master/csl-citation.json" }</w:instrText>
      </w:r>
      <w:r w:rsidR="00CE48ED">
        <w:fldChar w:fldCharType="separate"/>
      </w:r>
      <w:r w:rsidR="00CE48ED" w:rsidRPr="00CE48ED">
        <w:rPr>
          <w:noProof/>
        </w:rPr>
        <w:t>[7]</w:t>
      </w:r>
      <w:r w:rsidR="00CE48ED">
        <w:fldChar w:fldCharType="end"/>
      </w:r>
    </w:p>
    <w:tbl>
      <w:tblPr>
        <w:tblStyle w:val="Mkatabulky"/>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1"/>
        <w:gridCol w:w="679"/>
        <w:gridCol w:w="1390"/>
        <w:gridCol w:w="1631"/>
        <w:gridCol w:w="1874"/>
        <w:gridCol w:w="1147"/>
        <w:gridCol w:w="28"/>
      </w:tblGrid>
      <w:tr w:rsidR="002229B5" w:rsidRPr="00980D68" w:rsidTr="002229B5">
        <w:trPr>
          <w:gridAfter w:val="1"/>
          <w:wAfter w:w="28" w:type="dxa"/>
        </w:trPr>
        <w:tc>
          <w:tcPr>
            <w:tcW w:w="3020" w:type="dxa"/>
            <w:gridSpan w:val="2"/>
          </w:tcPr>
          <w:p w:rsidR="002229B5" w:rsidRPr="00980D68" w:rsidRDefault="002229B5" w:rsidP="002229B5"/>
        </w:tc>
        <w:tc>
          <w:tcPr>
            <w:tcW w:w="3021" w:type="dxa"/>
            <w:gridSpan w:val="2"/>
          </w:tcPr>
          <w:p w:rsidR="002229B5" w:rsidRPr="00980D68" w:rsidRDefault="002229B5" w:rsidP="002229B5">
            <w:pPr>
              <w:keepNext/>
            </w:pPr>
            <m:oMathPara>
              <m:oMath>
                <m:r>
                  <w:rPr>
                    <w:rFonts w:ascii="Cambria Math" w:hAnsi="Cambria Math"/>
                  </w:rPr>
                  <m:t xml:space="preserve">M=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m:t>
                          </m:r>
                        </m:e>
                        <m:e>
                          <m:r>
                            <w:rPr>
                              <w:rFonts w:ascii="Cambria Math" w:hAnsi="Cambria Math"/>
                            </w:rPr>
                            <m:t>C</m:t>
                          </m:r>
                        </m:e>
                      </m:mr>
                      <m:mr>
                        <m:e>
                          <m:r>
                            <w:rPr>
                              <w:rFonts w:ascii="Cambria Math" w:hAnsi="Cambria Math"/>
                            </w:rPr>
                            <m:t>C</m:t>
                          </m:r>
                        </m:e>
                        <m:e>
                          <m:r>
                            <w:rPr>
                              <w:rFonts w:ascii="Cambria Math" w:hAnsi="Cambria Math"/>
                            </w:rPr>
                            <m:t>B</m:t>
                          </m:r>
                        </m:e>
                      </m:mr>
                    </m:m>
                  </m:e>
                </m:d>
              </m:oMath>
            </m:oMathPara>
          </w:p>
        </w:tc>
        <w:tc>
          <w:tcPr>
            <w:tcW w:w="3021" w:type="dxa"/>
            <w:gridSpan w:val="2"/>
          </w:tcPr>
          <w:p w:rsidR="002229B5" w:rsidRPr="00980D68" w:rsidRDefault="002229B5" w:rsidP="002229B5">
            <w:pPr>
              <w:jc w:val="right"/>
              <w:rPr>
                <w:i/>
              </w:rPr>
            </w:pPr>
            <w:bookmarkStart w:id="46" w:name="_Ref470001657"/>
            <w:r w:rsidRPr="00980D68">
              <w:rPr>
                <w:i/>
              </w:rPr>
              <w:t>(</w:t>
            </w:r>
            <w:r w:rsidRPr="00980D68">
              <w:rPr>
                <w:i/>
              </w:rPr>
              <w:fldChar w:fldCharType="begin"/>
            </w:r>
            <w:r w:rsidRPr="00980D68">
              <w:rPr>
                <w:i/>
              </w:rPr>
              <w:instrText xml:space="preserve"> SEQ Rovnice \* ARABIC </w:instrText>
            </w:r>
            <w:r w:rsidRPr="00980D68">
              <w:rPr>
                <w:i/>
              </w:rPr>
              <w:fldChar w:fldCharType="separate"/>
            </w:r>
            <w:r w:rsidR="00134C09" w:rsidRPr="00980D68">
              <w:rPr>
                <w:i/>
              </w:rPr>
              <w:t>5</w:t>
            </w:r>
            <w:r w:rsidRPr="00980D68">
              <w:rPr>
                <w:i/>
              </w:rPr>
              <w:fldChar w:fldCharType="end"/>
            </w:r>
            <w:r w:rsidRPr="00980D68">
              <w:rPr>
                <w:i/>
              </w:rPr>
              <w:t>)</w:t>
            </w:r>
            <w:bookmarkEnd w:id="46"/>
          </w:p>
        </w:tc>
      </w:tr>
      <w:tr w:rsidR="002229B5" w:rsidRPr="00980D68"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rsidR="002229B5" w:rsidRPr="00980D68" w:rsidRDefault="002229B5" w:rsidP="002229B5">
            <w:pPr>
              <w:keepNext/>
            </w:pPr>
            <m:oMathPara>
              <m:oMath>
                <m:r>
                  <w:rPr>
                    <w:rFonts w:ascii="Cambria Math" w:hAnsi="Cambria Math" w:cs="Cambria Math"/>
                  </w:rPr>
                  <w:lastRenderedPageBreak/>
                  <m:t>A</m:t>
                </m:r>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 w</m:t>
                </m:r>
              </m:oMath>
            </m:oMathPara>
          </w:p>
        </w:tc>
        <w:tc>
          <w:tcPr>
            <w:tcW w:w="2069" w:type="dxa"/>
            <w:gridSpan w:val="2"/>
            <w:tcBorders>
              <w:top w:val="nil"/>
              <w:left w:val="nil"/>
              <w:bottom w:val="nil"/>
              <w:right w:val="nil"/>
            </w:tcBorders>
          </w:tcPr>
          <w:p w:rsidR="002229B5" w:rsidRPr="00980D68" w:rsidRDefault="002229B5" w:rsidP="002229B5">
            <w:pPr>
              <w:pStyle w:val="Titulek"/>
              <w:jc w:val="right"/>
            </w:pPr>
            <w:bookmarkStart w:id="47" w:name="_Ref470001503"/>
            <w:r w:rsidRPr="00980D68">
              <w:t>(</w:t>
            </w:r>
            <w:fldSimple w:instr=" SEQ Rovnice \* ARABIC ">
              <w:r w:rsidR="00134C09" w:rsidRPr="00980D68">
                <w:t>6</w:t>
              </w:r>
            </w:fldSimple>
            <w:r w:rsidRPr="00980D68">
              <w:t>)</w:t>
            </w:r>
            <w:bookmarkEnd w:id="47"/>
          </w:p>
        </w:tc>
        <w:tc>
          <w:tcPr>
            <w:tcW w:w="3505" w:type="dxa"/>
            <w:gridSpan w:val="2"/>
            <w:tcBorders>
              <w:top w:val="nil"/>
              <w:left w:val="nil"/>
              <w:bottom w:val="nil"/>
              <w:right w:val="nil"/>
            </w:tcBorders>
          </w:tcPr>
          <w:p w:rsidR="002229B5" w:rsidRPr="00980D68" w:rsidRDefault="002229B5" w:rsidP="002229B5">
            <m:oMathPara>
              <m:oMath>
                <m:r>
                  <w:rPr>
                    <w:rFonts w:ascii="Cambria Math" w:hAnsi="Cambria Math" w:cs="Cambria Math"/>
                  </w:rPr>
                  <m:t>X</m:t>
                </m:r>
                <m:r>
                  <w:rPr>
                    <w:rFonts w:ascii="Cambria Math" w:hAnsi="Cambria Math"/>
                  </w:rPr>
                  <m:t xml:space="preserve">= Image ×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1</m:t>
                          </m:r>
                        </m:e>
                      </m:mr>
                    </m:m>
                  </m:e>
                </m:d>
              </m:oMath>
            </m:oMathPara>
          </w:p>
        </w:tc>
        <w:tc>
          <w:tcPr>
            <w:tcW w:w="1175" w:type="dxa"/>
            <w:gridSpan w:val="2"/>
            <w:tcBorders>
              <w:top w:val="nil"/>
              <w:left w:val="nil"/>
              <w:bottom w:val="nil"/>
              <w:right w:val="nil"/>
            </w:tcBorders>
          </w:tcPr>
          <w:p w:rsidR="002229B5" w:rsidRPr="00980D68" w:rsidRDefault="002229B5" w:rsidP="002229B5">
            <w:pPr>
              <w:pStyle w:val="Titulek"/>
              <w:jc w:val="right"/>
            </w:pPr>
            <w:bookmarkStart w:id="48" w:name="_Ref470001483"/>
            <w:r w:rsidRPr="00980D68">
              <w:t>(</w:t>
            </w:r>
            <w:fldSimple w:instr=" SEQ Rovnice \* ARABIC ">
              <w:r w:rsidR="00134C09" w:rsidRPr="00980D68">
                <w:t>7</w:t>
              </w:r>
            </w:fldSimple>
            <w:r w:rsidRPr="00980D68">
              <w:t>)</w:t>
            </w:r>
            <w:bookmarkEnd w:id="48"/>
          </w:p>
        </w:tc>
      </w:tr>
      <w:tr w:rsidR="002229B5" w:rsidRPr="00980D68"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rsidR="002229B5" w:rsidRPr="00980D68" w:rsidRDefault="002229B5" w:rsidP="002229B5">
            <w:pPr>
              <w:keepNext/>
            </w:pPr>
            <m:oMathPara>
              <m:oMath>
                <m:r>
                  <w:rPr>
                    <w:rFonts w:ascii="Cambria Math" w:hAnsi="Cambria Math"/>
                  </w:rPr>
                  <m:t>B=</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 xml:space="preserve"> × w</m:t>
                </m:r>
              </m:oMath>
            </m:oMathPara>
          </w:p>
        </w:tc>
        <w:tc>
          <w:tcPr>
            <w:tcW w:w="2069" w:type="dxa"/>
            <w:gridSpan w:val="2"/>
            <w:tcBorders>
              <w:top w:val="nil"/>
              <w:left w:val="nil"/>
              <w:bottom w:val="nil"/>
              <w:right w:val="nil"/>
            </w:tcBorders>
          </w:tcPr>
          <w:p w:rsidR="002229B5" w:rsidRPr="00980D68" w:rsidRDefault="002229B5" w:rsidP="002229B5">
            <w:pPr>
              <w:jc w:val="right"/>
              <w:rPr>
                <w:rFonts w:eastAsia="Calibri" w:cs="Times New Roman"/>
                <w:i/>
              </w:rPr>
            </w:pPr>
            <w:bookmarkStart w:id="49" w:name="_Ref470001504"/>
            <w:r w:rsidRPr="00980D68">
              <w:rPr>
                <w:i/>
              </w:rPr>
              <w:t>(</w:t>
            </w:r>
            <w:r w:rsidRPr="00980D68">
              <w:rPr>
                <w:i/>
              </w:rPr>
              <w:fldChar w:fldCharType="begin"/>
            </w:r>
            <w:r w:rsidRPr="00980D68">
              <w:rPr>
                <w:i/>
              </w:rPr>
              <w:instrText xml:space="preserve"> SEQ Rovnice \* ARABIC </w:instrText>
            </w:r>
            <w:r w:rsidRPr="00980D68">
              <w:rPr>
                <w:i/>
              </w:rPr>
              <w:fldChar w:fldCharType="separate"/>
            </w:r>
            <w:r w:rsidR="00134C09" w:rsidRPr="00980D68">
              <w:rPr>
                <w:i/>
              </w:rPr>
              <w:t>8</w:t>
            </w:r>
            <w:r w:rsidRPr="00980D68">
              <w:rPr>
                <w:i/>
              </w:rPr>
              <w:fldChar w:fldCharType="end"/>
            </w:r>
            <w:r w:rsidRPr="00980D68">
              <w:rPr>
                <w:i/>
              </w:rPr>
              <w:t>)</w:t>
            </w:r>
            <w:bookmarkEnd w:id="49"/>
          </w:p>
        </w:tc>
        <w:tc>
          <w:tcPr>
            <w:tcW w:w="3505" w:type="dxa"/>
            <w:gridSpan w:val="2"/>
            <w:tcBorders>
              <w:top w:val="nil"/>
              <w:left w:val="nil"/>
              <w:bottom w:val="nil"/>
              <w:right w:val="nil"/>
            </w:tcBorders>
          </w:tcPr>
          <w:p w:rsidR="002229B5" w:rsidRPr="00980D68" w:rsidRDefault="002229B5" w:rsidP="002229B5">
            <m:oMathPara>
              <m:oMath>
                <m:r>
                  <w:rPr>
                    <w:rFonts w:ascii="Cambria Math" w:hAnsi="Cambria Math"/>
                  </w:rPr>
                  <m:t xml:space="preserve">Y=Image × </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1</m:t>
                              </m:r>
                            </m:e>
                          </m:mr>
                        </m:m>
                      </m:e>
                    </m:d>
                  </m:e>
                  <m:sup>
                    <m:r>
                      <w:rPr>
                        <w:rFonts w:ascii="Cambria Math" w:hAnsi="Cambria Math"/>
                      </w:rPr>
                      <m:t>T</m:t>
                    </m:r>
                  </m:sup>
                </m:sSup>
              </m:oMath>
            </m:oMathPara>
          </w:p>
        </w:tc>
        <w:tc>
          <w:tcPr>
            <w:tcW w:w="1175" w:type="dxa"/>
            <w:gridSpan w:val="2"/>
            <w:tcBorders>
              <w:top w:val="nil"/>
              <w:left w:val="nil"/>
              <w:bottom w:val="nil"/>
              <w:right w:val="nil"/>
            </w:tcBorders>
          </w:tcPr>
          <w:p w:rsidR="002229B5" w:rsidRPr="00980D68" w:rsidRDefault="002229B5" w:rsidP="002229B5">
            <w:pPr>
              <w:pStyle w:val="Titulek"/>
              <w:jc w:val="right"/>
            </w:pPr>
            <w:bookmarkStart w:id="50" w:name="_Ref470001485"/>
            <w:r w:rsidRPr="00980D68">
              <w:t>(</w:t>
            </w:r>
            <w:fldSimple w:instr=" SEQ Rovnice \* ARABIC ">
              <w:r w:rsidR="00134C09" w:rsidRPr="00980D68">
                <w:t>9</w:t>
              </w:r>
            </w:fldSimple>
            <w:r w:rsidRPr="00980D68">
              <w:t>)</w:t>
            </w:r>
            <w:bookmarkEnd w:id="50"/>
          </w:p>
        </w:tc>
      </w:tr>
      <w:tr w:rsidR="002229B5" w:rsidRPr="00980D68"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rsidR="002229B5" w:rsidRPr="00980D68" w:rsidRDefault="002229B5" w:rsidP="002229B5">
            <w:pPr>
              <w:keepNext/>
            </w:pPr>
            <m:oMathPara>
              <m:oMath>
                <m:r>
                  <w:rPr>
                    <w:rFonts w:ascii="Cambria Math" w:hAnsi="Cambria Math"/>
                  </w:rPr>
                  <m:t>C=</m:t>
                </m:r>
                <m:d>
                  <m:dPr>
                    <m:ctrlPr>
                      <w:rPr>
                        <w:rFonts w:ascii="Cambria Math" w:hAnsi="Cambria Math"/>
                        <w:i/>
                      </w:rPr>
                    </m:ctrlPr>
                  </m:dPr>
                  <m:e>
                    <m:r>
                      <w:rPr>
                        <w:rFonts w:ascii="Cambria Math" w:hAnsi="Cambria Math"/>
                      </w:rPr>
                      <m:t>XY</m:t>
                    </m:r>
                  </m:e>
                </m:d>
                <m:r>
                  <w:rPr>
                    <w:rFonts w:ascii="Cambria Math" w:hAnsi="Cambria Math"/>
                  </w:rPr>
                  <m:t xml:space="preserve"> × w</m:t>
                </m:r>
              </m:oMath>
            </m:oMathPara>
          </w:p>
        </w:tc>
        <w:tc>
          <w:tcPr>
            <w:tcW w:w="2069" w:type="dxa"/>
            <w:gridSpan w:val="2"/>
            <w:tcBorders>
              <w:top w:val="nil"/>
              <w:left w:val="nil"/>
              <w:bottom w:val="nil"/>
              <w:right w:val="nil"/>
            </w:tcBorders>
          </w:tcPr>
          <w:p w:rsidR="002229B5" w:rsidRPr="00980D68" w:rsidRDefault="002229B5" w:rsidP="002229B5">
            <w:pPr>
              <w:jc w:val="right"/>
              <w:rPr>
                <w:i/>
              </w:rPr>
            </w:pPr>
            <w:bookmarkStart w:id="51" w:name="_Ref470001506"/>
            <w:r w:rsidRPr="00980D68">
              <w:rPr>
                <w:i/>
              </w:rPr>
              <w:t>(</w:t>
            </w:r>
            <w:r w:rsidRPr="00980D68">
              <w:rPr>
                <w:i/>
              </w:rPr>
              <w:fldChar w:fldCharType="begin"/>
            </w:r>
            <w:r w:rsidRPr="00980D68">
              <w:rPr>
                <w:i/>
              </w:rPr>
              <w:instrText xml:space="preserve"> SEQ Rovnice \* ARABIC </w:instrText>
            </w:r>
            <w:r w:rsidRPr="00980D68">
              <w:rPr>
                <w:i/>
              </w:rPr>
              <w:fldChar w:fldCharType="separate"/>
            </w:r>
            <w:r w:rsidR="00134C09" w:rsidRPr="00980D68">
              <w:rPr>
                <w:i/>
              </w:rPr>
              <w:t>10</w:t>
            </w:r>
            <w:r w:rsidRPr="00980D68">
              <w:rPr>
                <w:i/>
              </w:rPr>
              <w:fldChar w:fldCharType="end"/>
            </w:r>
            <w:r w:rsidRPr="00980D68">
              <w:rPr>
                <w:i/>
              </w:rPr>
              <w:t>)</w:t>
            </w:r>
            <w:bookmarkEnd w:id="51"/>
          </w:p>
        </w:tc>
        <w:tc>
          <w:tcPr>
            <w:tcW w:w="3505" w:type="dxa"/>
            <w:gridSpan w:val="2"/>
            <w:tcBorders>
              <w:top w:val="nil"/>
              <w:left w:val="nil"/>
              <w:bottom w:val="nil"/>
              <w:right w:val="nil"/>
            </w:tcBorders>
          </w:tcPr>
          <w:p w:rsidR="002229B5" w:rsidRPr="00980D68" w:rsidRDefault="002229B5" w:rsidP="002229B5"/>
        </w:tc>
        <w:tc>
          <w:tcPr>
            <w:tcW w:w="1175" w:type="dxa"/>
            <w:gridSpan w:val="2"/>
            <w:tcBorders>
              <w:top w:val="nil"/>
              <w:left w:val="nil"/>
              <w:bottom w:val="nil"/>
              <w:right w:val="nil"/>
            </w:tcBorders>
          </w:tcPr>
          <w:p w:rsidR="002229B5" w:rsidRPr="00980D68" w:rsidRDefault="002229B5" w:rsidP="002229B5">
            <w:pPr>
              <w:keepNext/>
            </w:pPr>
          </w:p>
        </w:tc>
      </w:tr>
      <w:tr w:rsidR="00443501" w:rsidRPr="00980D68"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rsidR="00443501" w:rsidRPr="00980D68" w:rsidRDefault="00443501" w:rsidP="002229B5">
            <w:pPr>
              <w:keepNext/>
              <w:rPr>
                <w:rFonts w:eastAsia="Calibri" w:cs="Times New Roman"/>
              </w:rPr>
            </w:pPr>
          </w:p>
        </w:tc>
        <w:tc>
          <w:tcPr>
            <w:tcW w:w="2069" w:type="dxa"/>
            <w:gridSpan w:val="2"/>
            <w:tcBorders>
              <w:top w:val="nil"/>
              <w:left w:val="nil"/>
              <w:bottom w:val="nil"/>
              <w:right w:val="nil"/>
            </w:tcBorders>
          </w:tcPr>
          <w:p w:rsidR="00443501" w:rsidRPr="00980D68" w:rsidRDefault="00443501" w:rsidP="002229B5">
            <w:pPr>
              <w:jc w:val="right"/>
              <w:rPr>
                <w:i/>
              </w:rPr>
            </w:pPr>
          </w:p>
        </w:tc>
        <w:tc>
          <w:tcPr>
            <w:tcW w:w="3505" w:type="dxa"/>
            <w:gridSpan w:val="2"/>
            <w:tcBorders>
              <w:top w:val="nil"/>
              <w:left w:val="nil"/>
              <w:bottom w:val="nil"/>
              <w:right w:val="nil"/>
            </w:tcBorders>
          </w:tcPr>
          <w:p w:rsidR="00443501" w:rsidRPr="00980D68" w:rsidRDefault="00443501" w:rsidP="002229B5"/>
        </w:tc>
        <w:tc>
          <w:tcPr>
            <w:tcW w:w="1175" w:type="dxa"/>
            <w:gridSpan w:val="2"/>
            <w:tcBorders>
              <w:top w:val="nil"/>
              <w:left w:val="nil"/>
              <w:bottom w:val="nil"/>
              <w:right w:val="nil"/>
            </w:tcBorders>
          </w:tcPr>
          <w:p w:rsidR="00443501" w:rsidRPr="00980D68" w:rsidRDefault="00443501" w:rsidP="002229B5">
            <w:pPr>
              <w:keepNext/>
            </w:pPr>
          </w:p>
        </w:tc>
      </w:tr>
    </w:tbl>
    <w:p w:rsidR="00AD17E5" w:rsidRPr="00980D68" w:rsidRDefault="00AD17E5" w:rsidP="00CE48ED">
      <w:pPr>
        <w:keepNext/>
        <w:ind w:left="1985"/>
      </w:pPr>
      <w:r w:rsidRPr="00980D68">
        <w:rPr>
          <w:lang w:eastAsia="cs-CZ"/>
        </w:rPr>
        <w:drawing>
          <wp:inline distT="0" distB="0" distL="0" distR="0">
            <wp:extent cx="3074276" cy="24765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harris_corner_detector.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076504" cy="2478295"/>
                    </a:xfrm>
                    <a:prstGeom prst="rect">
                      <a:avLst/>
                    </a:prstGeom>
                  </pic:spPr>
                </pic:pic>
              </a:graphicData>
            </a:graphic>
          </wp:inline>
        </w:drawing>
      </w:r>
    </w:p>
    <w:p w:rsidR="00FE323A" w:rsidRPr="00980D68" w:rsidRDefault="00AD17E5" w:rsidP="00AD17E5">
      <w:pPr>
        <w:pStyle w:val="Titulek"/>
        <w:jc w:val="center"/>
      </w:pPr>
      <w:bookmarkStart w:id="52" w:name="_Ref470001736"/>
      <w:bookmarkStart w:id="53" w:name="_Ref470001729"/>
      <w:bookmarkStart w:id="54" w:name="_Toc470026073"/>
      <w:r w:rsidRPr="00980D68">
        <w:t xml:space="preserve">Obr. </w:t>
      </w:r>
      <w:fldSimple w:instr=" SEQ Obr. \* ARABIC ">
        <w:r w:rsidR="008E0A01" w:rsidRPr="00980D68">
          <w:t>8</w:t>
        </w:r>
      </w:fldSimple>
      <w:bookmarkEnd w:id="52"/>
      <w:r w:rsidRPr="00980D68">
        <w:t xml:space="preserve"> – Reprezentace vlastností objektů v obraze na základě vlastních hodnot matice M</w:t>
      </w:r>
      <w:bookmarkEnd w:id="53"/>
      <w:bookmarkEnd w:id="54"/>
    </w:p>
    <w:p w:rsidR="00406FDB" w:rsidRPr="00980D68" w:rsidRDefault="008E75AA" w:rsidP="000B058C">
      <w:pPr>
        <w:pStyle w:val="Nadpis3"/>
      </w:pPr>
      <w:bookmarkStart w:id="55" w:name="_Toc470026125"/>
      <w:r w:rsidRPr="00980D68">
        <w:t>FAST</w:t>
      </w:r>
      <w:r w:rsidR="00141AD1" w:rsidRPr="00980D68">
        <w:t xml:space="preserve"> – Feature from Accelerated Segment Test</w:t>
      </w:r>
      <w:bookmarkEnd w:id="55"/>
    </w:p>
    <w:p w:rsidR="00141AD1" w:rsidRPr="00980D68" w:rsidRDefault="00692BF3" w:rsidP="000D12B0">
      <w:r w:rsidRPr="00980D68">
        <w:t>Feature from Accelerated Segment Test, dále jen FAST, je jeden z n</w:t>
      </w:r>
      <w:r w:rsidR="00443501" w:rsidRPr="00980D68">
        <w:t>ejrychlejších detektorů bodů zájmu</w:t>
      </w:r>
      <w:r w:rsidRPr="00980D68">
        <w:t xml:space="preserve"> v dnešní době. FAST detektor prochází obraz pixel po pixelu a vyhodnocuje jeho NxN okolí.</w:t>
      </w:r>
      <w:r w:rsidR="008E75AA" w:rsidRPr="00980D68">
        <w:t xml:space="preserve"> </w:t>
      </w:r>
      <w:r w:rsidR="00C86EBD" w:rsidRPr="00980D68">
        <w:t>Jeho základním principem je</w:t>
      </w:r>
      <w:r w:rsidR="008E75AA" w:rsidRPr="00980D68">
        <w:t xml:space="preserve"> srovnávání </w:t>
      </w:r>
      <w:r w:rsidRPr="00980D68">
        <w:t xml:space="preserve">jasu </w:t>
      </w:r>
      <w:r w:rsidR="008E75AA" w:rsidRPr="00980D68">
        <w:t>centrálního pixel</w:t>
      </w:r>
      <w:r w:rsidRPr="00980D68">
        <w:t>u</w:t>
      </w:r>
      <w:r w:rsidR="00D63D85" w:rsidRPr="00980D68">
        <w:t xml:space="preserve"> I</w:t>
      </w:r>
      <w:r w:rsidR="00D63D85" w:rsidRPr="00980D68">
        <w:rPr>
          <w:vertAlign w:val="subscript"/>
        </w:rPr>
        <w:t>p</w:t>
      </w:r>
      <w:r w:rsidRPr="00980D68">
        <w:t xml:space="preserve"> s pixely, které leží ve vzdálenosti</w:t>
      </w:r>
      <w:r w:rsidR="008E75AA" w:rsidRPr="00980D68">
        <w:t xml:space="preserve"> </w:t>
      </w:r>
      <w:r w:rsidRPr="00980D68">
        <w:rPr>
          <w:i/>
        </w:rPr>
        <w:t>r</w:t>
      </w:r>
      <w:r w:rsidRPr="00980D68">
        <w:t xml:space="preserve"> </w:t>
      </w:r>
      <w:r w:rsidR="008E75AA" w:rsidRPr="00980D68">
        <w:t xml:space="preserve">kolem </w:t>
      </w:r>
      <w:r w:rsidRPr="00980D68">
        <w:t xml:space="preserve">něj. </w:t>
      </w:r>
      <w:r w:rsidR="00D63D85" w:rsidRPr="00980D68">
        <w:t>Pro větší rychlost se nejdříve vyhodnotí čtyři pixely (nahoře, dole, vlevo a vpravo). Pokud alespoň tři z nich mají hodnotu jasu vyšší než I</w:t>
      </w:r>
      <w:r w:rsidR="00D63D85" w:rsidRPr="00980D68">
        <w:rPr>
          <w:vertAlign w:val="subscript"/>
        </w:rPr>
        <w:t>p</w:t>
      </w:r>
      <w:r w:rsidR="00D63D85" w:rsidRPr="00980D68">
        <w:t>+t nebo nižší než I</w:t>
      </w:r>
      <w:r w:rsidR="00D63D85" w:rsidRPr="00980D68">
        <w:rPr>
          <w:vertAlign w:val="subscript"/>
        </w:rPr>
        <w:t>p</w:t>
      </w:r>
      <w:r w:rsidR="00D63D85" w:rsidRPr="00980D68">
        <w:t xml:space="preserve">-t, kde </w:t>
      </w:r>
      <w:r w:rsidR="00D63D85" w:rsidRPr="00980D68">
        <w:rPr>
          <w:i/>
        </w:rPr>
        <w:t>t</w:t>
      </w:r>
      <w:r w:rsidR="00D63D85" w:rsidRPr="00980D68">
        <w:t xml:space="preserve"> je prahová hodnota, místo je vyhodnoceno jako potenciální příznak a postupuje se evaluací ostatních pixelů.  Pokud se najde spojitý segment pixelů</w:t>
      </w:r>
      <w:r w:rsidR="000B058C" w:rsidRPr="00980D68">
        <w:t xml:space="preserve"> o dané délce </w:t>
      </w:r>
      <w:r w:rsidR="000B058C" w:rsidRPr="00980D68">
        <w:rPr>
          <w:i/>
        </w:rPr>
        <w:t>m</w:t>
      </w:r>
      <w:r w:rsidR="00D63D85" w:rsidRPr="00980D68">
        <w:t>, které splňují podmínku I</w:t>
      </w:r>
      <w:r w:rsidR="00D63D85" w:rsidRPr="00980D68">
        <w:rPr>
          <w:vertAlign w:val="subscript"/>
        </w:rPr>
        <w:t>p</w:t>
      </w:r>
      <w:r w:rsidR="00D63D85" w:rsidRPr="00980D68">
        <w:t>+t nebo I</w:t>
      </w:r>
      <w:r w:rsidR="00D63D85" w:rsidRPr="00980D68">
        <w:rPr>
          <w:vertAlign w:val="subscript"/>
        </w:rPr>
        <w:t>p</w:t>
      </w:r>
      <w:r w:rsidR="00D63D85" w:rsidRPr="00980D68">
        <w:t>-t</w:t>
      </w:r>
      <w:r w:rsidR="000B058C" w:rsidRPr="00980D68">
        <w:t>, pak j</w:t>
      </w:r>
      <w:r w:rsidR="00443501" w:rsidRPr="00980D68">
        <w:t>e místo vyhodnoceno jako bod zájmu</w:t>
      </w:r>
      <w:r w:rsidR="00CE48ED">
        <w:fldChar w:fldCharType="begin" w:fldLock="1"/>
      </w:r>
      <w:r w:rsidR="00CE48ED">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CE48ED">
        <w:fldChar w:fldCharType="separate"/>
      </w:r>
      <w:r w:rsidR="00CE48ED" w:rsidRPr="00CE48ED">
        <w:rPr>
          <w:noProof/>
        </w:rPr>
        <w:t>[10]</w:t>
      </w:r>
      <w:r w:rsidR="00CE48ED">
        <w:fldChar w:fldCharType="end"/>
      </w:r>
      <w:r w:rsidR="000B058C" w:rsidRPr="00980D68">
        <w:t xml:space="preserve">. </w:t>
      </w:r>
      <w:r w:rsidR="00E00C64" w:rsidRPr="00980D68">
        <w:t>Podle délky segmentu a počtu pixelů v kruhu se jednotlivé modifikace FAST de</w:t>
      </w:r>
      <w:r w:rsidR="00CE48ED">
        <w:t>te</w:t>
      </w:r>
      <w:r w:rsidR="00E00C64" w:rsidRPr="00980D68">
        <w:t xml:space="preserve">ktoru označují. Například FAST 9-16 a FAST 5-8 pro segment od délce 9 resp. 5 po sobě jdoucích pixelů </w:t>
      </w:r>
      <w:r w:rsidR="00E00C64" w:rsidRPr="00980D68">
        <w:lastRenderedPageBreak/>
        <w:t>z</w:t>
      </w:r>
      <w:r w:rsidR="00CE48ED">
        <w:t> </w:t>
      </w:r>
      <w:r w:rsidR="00E00C64" w:rsidRPr="00980D68">
        <w:t>šestnácti</w:t>
      </w:r>
      <w:r w:rsidR="00CE48ED">
        <w:t>,</w:t>
      </w:r>
      <w:r w:rsidR="00E00C64" w:rsidRPr="00980D68">
        <w:t xml:space="preserve"> resp. </w:t>
      </w:r>
      <w:r w:rsidR="00CE48ED" w:rsidRPr="00980D68">
        <w:t>O</w:t>
      </w:r>
      <w:r w:rsidR="00E00C64" w:rsidRPr="00980D68">
        <w:t>smi</w:t>
      </w:r>
      <w:r w:rsidR="00CE48ED">
        <w:t xml:space="preserve"> </w:t>
      </w:r>
      <w:r w:rsidR="00E00C64" w:rsidRPr="00980D68">
        <w:t>pixelů.</w:t>
      </w:r>
      <w:r w:rsidR="000B058C" w:rsidRPr="00980D68">
        <w:rPr>
          <w:lang w:eastAsia="cs-CZ"/>
        </w:rPr>
        <w:drawing>
          <wp:inline distT="0" distB="0" distL="0" distR="0" wp14:anchorId="013454E6" wp14:editId="4FA99C99">
            <wp:extent cx="5760720" cy="281114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S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720" cy="2811145"/>
                    </a:xfrm>
                    <a:prstGeom prst="rect">
                      <a:avLst/>
                    </a:prstGeom>
                  </pic:spPr>
                </pic:pic>
              </a:graphicData>
            </a:graphic>
          </wp:inline>
        </w:drawing>
      </w:r>
    </w:p>
    <w:p w:rsidR="00C04323" w:rsidRPr="00980D68" w:rsidRDefault="00141AD1" w:rsidP="00141AD1">
      <w:pPr>
        <w:pStyle w:val="Titulek"/>
      </w:pPr>
      <w:bookmarkStart w:id="56" w:name="_Toc470026074"/>
      <w:r w:rsidRPr="00980D68">
        <w:t xml:space="preserve">Obr. </w:t>
      </w:r>
      <w:fldSimple w:instr=" SEQ Obr. \* ARABIC ">
        <w:r w:rsidR="008E0A01" w:rsidRPr="00980D68">
          <w:t>9</w:t>
        </w:r>
      </w:fldSimple>
      <w:r w:rsidRPr="00980D68">
        <w:t xml:space="preserve"> – Test pro detekci rohů v segment 12x12 pixelů. Zvýrazněné čtverce jsou pixely v určité vzdálenosti od středu potenciálního </w:t>
      </w:r>
      <w:r w:rsidR="000B058C" w:rsidRPr="00980D68">
        <w:t xml:space="preserve">příznaku </w:t>
      </w:r>
      <w:r w:rsidRPr="00980D68">
        <w:t>p a jsou používány pro jeho hodnocení.  Část kružnice, která je naznačená čárkovaně, označuje pixely, které jsou alespoň o prahovou hodnotu jasnější než p</w:t>
      </w:r>
      <w:r w:rsidR="00E3543B" w:rsidRPr="00980D68">
        <w:t xml:space="preserve">. </w:t>
      </w:r>
      <w:r w:rsidR="001E4A67" w:rsidRPr="00980D68">
        <w:fldChar w:fldCharType="begin" w:fldLock="1"/>
      </w:r>
      <w:r w:rsidR="0053352B">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1E4A67" w:rsidRPr="00980D68">
        <w:fldChar w:fldCharType="separate"/>
      </w:r>
      <w:r w:rsidR="0053352B" w:rsidRPr="0053352B">
        <w:rPr>
          <w:i w:val="0"/>
          <w:noProof/>
        </w:rPr>
        <w:t>[10]</w:t>
      </w:r>
      <w:bookmarkEnd w:id="56"/>
      <w:r w:rsidR="001E4A67" w:rsidRPr="00980D68">
        <w:fldChar w:fldCharType="end"/>
      </w:r>
    </w:p>
    <w:p w:rsidR="008E75AA" w:rsidRPr="00980D68" w:rsidRDefault="000B058C" w:rsidP="00EC4001">
      <w:r w:rsidRPr="00980D68">
        <w:t xml:space="preserve">Výhodou tohoto detektoru je vysoká rychlost (až 20x rychlejší než Harrisův detektor). Nevýhodou je, že má vysokou odezvu kolem hran, která může být nežádoucí. Dále je detekce jednotlivých příznaků nezávislá, proto nezajišťuje uniformní pokrytí scény. </w:t>
      </w:r>
      <w:r w:rsidR="0037649D" w:rsidRPr="00980D68">
        <w:t>Další ne</w:t>
      </w:r>
      <w:r w:rsidR="00CE48ED">
        <w:t>v</w:t>
      </w:r>
      <w:r w:rsidR="0037649D" w:rsidRPr="00980D68">
        <w:t>ýhodou je závislost</w:t>
      </w:r>
      <w:r w:rsidR="00CE48ED">
        <w:t xml:space="preserve"> na prahu. Při nastavení konsta</w:t>
      </w:r>
      <w:r w:rsidR="0037649D" w:rsidRPr="00980D68">
        <w:t>n</w:t>
      </w:r>
      <w:r w:rsidR="00CE48ED">
        <w:t>tn</w:t>
      </w:r>
      <w:r w:rsidR="0037649D" w:rsidRPr="00980D68">
        <w:t xml:space="preserve">ího prahu pro celou sérii obrazů lze dojít k jinému počtu bodů vlivem rozdílného kontrastu snímků. </w:t>
      </w:r>
    </w:p>
    <w:p w:rsidR="00C24105" w:rsidRPr="00980D68" w:rsidRDefault="00C24105" w:rsidP="00C24105"/>
    <w:p w:rsidR="00DC1818" w:rsidRPr="00980D68" w:rsidRDefault="00DC1818" w:rsidP="00DC1818">
      <w:pPr>
        <w:rPr>
          <w:rFonts w:eastAsiaTheme="majorEastAsia" w:cstheme="majorBidi"/>
          <w:sz w:val="28"/>
          <w:szCs w:val="24"/>
        </w:rPr>
      </w:pPr>
      <w:r w:rsidRPr="00980D68">
        <w:br w:type="page"/>
      </w:r>
    </w:p>
    <w:p w:rsidR="00DC1818" w:rsidRPr="00980D68" w:rsidRDefault="00DC1818" w:rsidP="00DC1818">
      <w:pPr>
        <w:pStyle w:val="Nadpis1"/>
      </w:pPr>
      <w:bookmarkStart w:id="57" w:name="_Toc470026126"/>
      <w:r w:rsidRPr="00980D68">
        <w:lastRenderedPageBreak/>
        <w:t>AKTUÁLNÍ STAV</w:t>
      </w:r>
      <w:bookmarkEnd w:id="57"/>
    </w:p>
    <w:p w:rsidR="00723843" w:rsidRPr="00980D68" w:rsidRDefault="00723843" w:rsidP="00723843">
      <w:r w:rsidRPr="00980D68">
        <w:t>Softwarová část funguje na Windows servrech a je připojená k</w:t>
      </w:r>
      <w:r w:rsidR="004676B4">
        <w:t> </w:t>
      </w:r>
      <w:r w:rsidRPr="00980D68">
        <w:t>databázi. V databázi se nachází referenční snímky obrazovek, zajímavé regiony a text obražený ve všech obrazovkách. Referenční obrazovk</w:t>
      </w:r>
      <w:r w:rsidR="00B60DB2" w:rsidRPr="00980D68">
        <w:t>y jsou uložené ve stromové struk</w:t>
      </w:r>
      <w:r w:rsidRPr="00980D68">
        <w:t>tuře podle kontextu (verze SafeQ, výrobce a model tiskárny). Dále se tam nachází informace o pozici ovládácích prvků a na jakou obrazovku má aplikace přejít po stisknutí ovládacího prvku.</w:t>
      </w:r>
    </w:p>
    <w:p w:rsidR="00DE3A5C" w:rsidRPr="00980D68" w:rsidRDefault="00DC1818" w:rsidP="00C86EBD">
      <w:pPr>
        <w:jc w:val="both"/>
      </w:pPr>
      <w:r w:rsidRPr="00980D68">
        <w:t>Samotné rozpoznávání obrazovek se děje ve třech fázích. Nejdříve se ověří, jestli se po stisku tlačítka objevila požadovaná obrazovka.</w:t>
      </w:r>
      <w:r w:rsidR="00B60DB2" w:rsidRPr="00980D68">
        <w:t xml:space="preserve"> Pro detekci příznaků se používá metoda FAST</w:t>
      </w:r>
      <w:r w:rsidR="004676B4">
        <w:fldChar w:fldCharType="begin" w:fldLock="1"/>
      </w:r>
      <w:r w:rsidR="004676B4">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4676B4">
        <w:fldChar w:fldCharType="separate"/>
      </w:r>
      <w:r w:rsidR="004676B4" w:rsidRPr="004676B4">
        <w:rPr>
          <w:noProof/>
        </w:rPr>
        <w:t>[10]</w:t>
      </w:r>
      <w:r w:rsidR="004676B4">
        <w:fldChar w:fldCharType="end"/>
      </w:r>
      <w:r w:rsidR="00B60DB2" w:rsidRPr="00980D68">
        <w:t xml:space="preserve"> a pak jednoduché srovnání s požadovaným obrazem na zák</w:t>
      </w:r>
      <w:r w:rsidR="004C54C3" w:rsidRPr="00980D68">
        <w:t>ladě procentuální shody detekovaných bodů</w:t>
      </w:r>
      <w:r w:rsidR="00B60DB2" w:rsidRPr="00980D68">
        <w:t>.</w:t>
      </w:r>
      <w:r w:rsidRPr="00980D68">
        <w:t xml:space="preserve"> </w:t>
      </w:r>
      <w:r w:rsidR="00CE48ED">
        <w:t>Pokud je výsledek nepřesvědčivý</w:t>
      </w:r>
      <w:r w:rsidRPr="00980D68">
        <w:t>, nastoupí analýza pomocí descriptorů.</w:t>
      </w:r>
      <w:r w:rsidR="00B60DB2" w:rsidRPr="00980D68">
        <w:t xml:space="preserve"> V současné době je implementovaná kombinace ORB</w:t>
      </w:r>
      <w:r w:rsidR="004676B4">
        <w:fldChar w:fldCharType="begin" w:fldLock="1"/>
      </w:r>
      <w:r w:rsidR="004676B4">
        <w:instrText>ADDIN CSL_CITATION { "citationItems" : [ { "id" : "ITEM-1", "itemData" : { "DOI" : "10.1109/ICCV.2011.6126544", "ISBN" : "978-1-4577-1102-2", "ISSN" : "1550-5499", "PMID" : "20033598", "author" : [ { "dropping-particle" : "", "family" : "Rublee", "given" : "Ethan", "non-dropping-particle" : "", "parse-names" : false, "suffix" : "" }, { "dropping-particle" : "", "family" : "Bradski", "given" : "Gary", "non-dropping-particle" : "", "parse-names" : false, "suffix" : "" } ], "id" : "ITEM-1", "issued" : { "date-parts" : [ [ "2011" ] ] }, "title" : "ORB - an efficient alternative to SIFT or SURF", "type" : "article-journal" }, "uris" : [ "http://www.mendeley.com/documents/?uuid=e5f492af-4c98-4e21-9821-2f8d7a5381fb" ] } ], "mendeley" : { "formattedCitation" : "[20]", "plainTextFormattedCitation" : "[20]", "previouslyFormattedCitation" : "[20]" }, "properties" : { "noteIndex" : 0 }, "schema" : "https://github.com/citation-style-language/schema/raw/master/csl-citation.json" }</w:instrText>
      </w:r>
      <w:r w:rsidR="004676B4">
        <w:fldChar w:fldCharType="separate"/>
      </w:r>
      <w:r w:rsidR="004676B4" w:rsidRPr="004676B4">
        <w:rPr>
          <w:noProof/>
        </w:rPr>
        <w:t>[20]</w:t>
      </w:r>
      <w:r w:rsidR="004676B4">
        <w:fldChar w:fldCharType="end"/>
      </w:r>
      <w:r w:rsidR="00B60DB2" w:rsidRPr="00980D68">
        <w:t xml:space="preserve"> a BRISK</w:t>
      </w:r>
      <w:r w:rsidR="004676B4">
        <w:fldChar w:fldCharType="begin" w:fldLock="1"/>
      </w:r>
      <w:r w:rsidR="004676B4">
        <w:instrText>ADDIN CSL_CITATION { "citationItems" : [ { "id" : "ITEM-1", "itemData" : {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id" : "ITEM-1", "issued" : { "date-parts" : [ [ "0" ] ] }, "title" : "BRISK : Binary Robust Invariant Scalable Keypoints", "type" : "article-journal" }, "uris" : [ "http://www.mendeley.com/documents/?uuid=cc7d9881-3f2f-4438-83ac-79b7706687c3" ] } ], "mendeley" : { "formattedCitation" : "[21]", "plainTextFormattedCitation" : "[21]", "previouslyFormattedCitation" : "[21]" }, "properties" : { "noteIndex" : 0 }, "schema" : "https://github.com/citation-style-language/schema/raw/master/csl-citation.json" }</w:instrText>
      </w:r>
      <w:r w:rsidR="004676B4">
        <w:fldChar w:fldCharType="separate"/>
      </w:r>
      <w:r w:rsidR="004676B4" w:rsidRPr="004676B4">
        <w:rPr>
          <w:noProof/>
        </w:rPr>
        <w:t>[21]</w:t>
      </w:r>
      <w:r w:rsidR="004676B4">
        <w:fldChar w:fldCharType="end"/>
      </w:r>
      <w:r w:rsidR="00B60DB2" w:rsidRPr="00980D68">
        <w:t xml:space="preserve"> deskriptoru</w:t>
      </w:r>
      <w:r w:rsidR="009F606E" w:rsidRPr="00980D68">
        <w:t>. Počítá se skóre pro každý desk</w:t>
      </w:r>
      <w:r w:rsidR="00B60DB2" w:rsidRPr="00980D68">
        <w:t>riptor zvlášť</w:t>
      </w:r>
      <w:r w:rsidR="004676B4">
        <w:t>,</w:t>
      </w:r>
      <w:r w:rsidR="00B60DB2" w:rsidRPr="00980D68">
        <w:t xml:space="preserve"> a pak se výsledek průměruje. Pokud i deskriptory</w:t>
      </w:r>
      <w:r w:rsidRPr="00980D68">
        <w:t xml:space="preserve"> selžou, provádí se analýza textu v obraze pomocí OCR</w:t>
      </w:r>
      <w:r w:rsidR="004676B4">
        <w:fldChar w:fldCharType="begin" w:fldLock="1"/>
      </w:r>
      <w:r w:rsidR="004676B4">
        <w:instrText>ADDIN CSL_CITATION { "citationItems" : [ { "id" : "ITEM-1", "itemData" : { "DOI" : "http://dx.doi.org/10.1016/0031-3203(86)90040-3", "ISSN" : "0031-3203", "abstract" : "This work presents an overview of character recognition methodologies that have evolved in this century. At first the scanning devices that are used in character recognition will be explained, then some points will be stressed on the major research works that have made a great impact in character recognition. From a methodological point of view we will present the different steps that have been employed in OCR. And finally the most important industrial character recognisers will be covered along with the character data bases that are used in testing the various algorithms. ", "author" : [ { "dropping-particle" : "", "family" : "Mantas", "given" : "J", "non-dropping-particle" : "", "parse-names" : false, "suffix" : "" } ], "container-title" : "Pattern Recognition", "id" : "ITEM-1", "issue" : "6", "issued" : { "date-parts" : [ [ "1986" ] ] }, "page" : "425-430", "title" : "An overview of character recognition methodologies", "type" : "article-journal", "volume" : "19" }, "uris" : [ "http://www.mendeley.com/documents/?uuid=6ecf7abe-49c1-482e-a333-8d799f8914ad" ] } ], "mendeley" : { "formattedCitation" : "[22]", "plainTextFormattedCitation" : "[22]", "previouslyFormattedCitation" : "[22]" }, "properties" : { "noteIndex" : 0 }, "schema" : "https://github.com/citation-style-language/schema/raw/master/csl-citation.json" }</w:instrText>
      </w:r>
      <w:r w:rsidR="004676B4">
        <w:fldChar w:fldCharType="separate"/>
      </w:r>
      <w:r w:rsidR="004676B4" w:rsidRPr="004676B4">
        <w:rPr>
          <w:noProof/>
        </w:rPr>
        <w:t>[22]</w:t>
      </w:r>
      <w:r w:rsidR="004676B4">
        <w:fldChar w:fldCharType="end"/>
      </w:r>
      <w:r w:rsidRPr="00980D68">
        <w:t xml:space="preserve"> a v</w:t>
      </w:r>
      <w:r w:rsidR="00EC2D00" w:rsidRPr="00980D68">
        <w:t>ýsledek se srovnává s databází textu na obrazovkách.</w:t>
      </w:r>
      <w:r w:rsidR="004C54C3" w:rsidRPr="00980D68">
        <w:t xml:space="preserve"> Každá obrazovka má unikátní slovo, které se nachází jen na příslušné obrazovce a nikde jinde. </w:t>
      </w:r>
      <w:r w:rsidR="004676B4">
        <w:t>Pokud se najde pomocí O</w:t>
      </w:r>
      <w:r w:rsidR="004C54C3" w:rsidRPr="00980D68">
        <w:t>C</w:t>
      </w:r>
      <w:r w:rsidR="004676B4">
        <w:t>R</w:t>
      </w:r>
      <w:r w:rsidR="004C54C3" w:rsidRPr="00980D68">
        <w:t xml:space="preserve"> unikátní slovo, pak je jistá</w:t>
      </w:r>
      <w:r w:rsidR="004676B4" w:rsidRPr="004676B4">
        <w:t xml:space="preserve"> </w:t>
      </w:r>
      <w:r w:rsidR="004676B4" w:rsidRPr="00980D68">
        <w:t>detekovaná</w:t>
      </w:r>
      <w:r w:rsidR="004676B4" w:rsidRPr="004676B4">
        <w:t xml:space="preserve"> </w:t>
      </w:r>
      <w:r w:rsidR="004676B4" w:rsidRPr="00980D68">
        <w:t>obrazovka</w:t>
      </w:r>
      <w:r w:rsidR="004C54C3" w:rsidRPr="00980D68">
        <w:t>, v opačném případě se počítá procentuální zastoupení slov.</w:t>
      </w:r>
      <w:r w:rsidR="00EC2D00" w:rsidRPr="00980D68">
        <w:t xml:space="preserve"> </w:t>
      </w:r>
    </w:p>
    <w:p w:rsidR="00CC53EE" w:rsidRPr="00980D68" w:rsidRDefault="00CC53EE">
      <w:pPr>
        <w:spacing w:line="259" w:lineRule="auto"/>
      </w:pPr>
      <w:r w:rsidRPr="00980D68">
        <w:br w:type="page"/>
      </w:r>
    </w:p>
    <w:p w:rsidR="002F13E2" w:rsidRPr="00980D68" w:rsidRDefault="002F13E2" w:rsidP="002F13E2">
      <w:pPr>
        <w:pStyle w:val="Nadpis1"/>
      </w:pPr>
      <w:bookmarkStart w:id="58" w:name="_Toc470026127"/>
      <w:r w:rsidRPr="00980D68">
        <w:lastRenderedPageBreak/>
        <w:t>ZÁVĚR</w:t>
      </w:r>
      <w:bookmarkEnd w:id="58"/>
    </w:p>
    <w:p w:rsidR="000247BE" w:rsidRPr="00980D68" w:rsidRDefault="000247BE" w:rsidP="004C54C3">
      <w:r w:rsidRPr="00980D68">
        <w:t xml:space="preserve">Předzpracování </w:t>
      </w:r>
      <w:r w:rsidR="004C54C3" w:rsidRPr="00980D68">
        <w:t>je z velké části hotové. V dalším semestru s</w:t>
      </w:r>
      <w:r w:rsidR="002F13E2" w:rsidRPr="00980D68">
        <w:t>e chci zaměřit na extrakci text</w:t>
      </w:r>
      <w:r w:rsidR="004C54C3" w:rsidRPr="00980D68">
        <w:t>u z obrazu</w:t>
      </w:r>
      <w:r w:rsidR="002F13E2" w:rsidRPr="00980D68">
        <w:t xml:space="preserve"> pro zvýšení rychlosti OCR</w:t>
      </w:r>
      <w:r w:rsidR="00CE48ED">
        <w:fldChar w:fldCharType="begin" w:fldLock="1"/>
      </w:r>
      <w:r w:rsidR="004676B4">
        <w:instrText>ADDIN CSL_CITATION { "citationItems" : [ { "id" : "ITEM-1", "itemData" : { "DOI" : "http://dx.doi.org/10.1016/0031-3203(86)90040-3", "ISSN" : "0031-3203", "abstract" : "This work presents an overview of character recognition methodologies that have evolved in this century. At first the scanning devices that are used in character recognition will be explained, then some points will be stressed on the major research works that have made a great impact in character recognition. From a methodological point of view we will present the different steps that have been employed in OCR. And finally the most important industrial character recognisers will be covered along with the character data bases that are used in testing the various algorithms. ", "author" : [ { "dropping-particle" : "", "family" : "Mantas", "given" : "J", "non-dropping-particle" : "", "parse-names" : false, "suffix" : "" } ], "container-title" : "Pattern Recognition", "id" : "ITEM-1", "issue" : "6", "issued" : { "date-parts" : [ [ "1986" ] ] }, "page" : "425-430", "title" : "An overview of character recognition methodologies", "type" : "article-journal", "volume" : "19" }, "uris" : [ "http://www.mendeley.com/documents/?uuid=6ecf7abe-49c1-482e-a333-8d799f8914ad" ] } ], "mendeley" : { "formattedCitation" : "[22]", "plainTextFormattedCitation" : "[22]", "previouslyFormattedCitation" : "[22]" }, "properties" : { "noteIndex" : 0 }, "schema" : "https://github.com/citation-style-language/schema/raw/master/csl-citation.json" }</w:instrText>
      </w:r>
      <w:r w:rsidR="00CE48ED">
        <w:fldChar w:fldCharType="separate"/>
      </w:r>
      <w:r w:rsidR="004676B4" w:rsidRPr="004676B4">
        <w:rPr>
          <w:noProof/>
        </w:rPr>
        <w:t>[22]</w:t>
      </w:r>
      <w:r w:rsidR="00CE48ED">
        <w:fldChar w:fldCharType="end"/>
      </w:r>
      <w:r w:rsidR="004C54C3" w:rsidRPr="00980D68">
        <w:t>.</w:t>
      </w:r>
    </w:p>
    <w:p w:rsidR="004C54C3" w:rsidRPr="00980D68" w:rsidRDefault="004C54C3" w:rsidP="004C54C3">
      <w:r w:rsidRPr="00980D68">
        <w:t>Na</w:t>
      </w:r>
      <w:r w:rsidR="004676B4">
        <w:t>s</w:t>
      </w:r>
      <w:r w:rsidRPr="00980D68">
        <w:t xml:space="preserve">tudovala jsem problematiku deskriptorů a na základě literatury </w:t>
      </w:r>
      <w:r w:rsidR="0064059E" w:rsidRPr="00980D68">
        <w:t xml:space="preserve">jsem pro moji aplikaci vybrala </w:t>
      </w:r>
      <w:r w:rsidRPr="00980D68">
        <w:t>BRIEF</w:t>
      </w:r>
      <w:r w:rsidR="004676B4">
        <w:fldChar w:fldCharType="begin" w:fldLock="1"/>
      </w:r>
      <w:r w:rsidR="000012BF">
        <w:instrText>ADDIN CSL_CITATION { "citationItems" : [ { "id" : "ITEM-1", "itemData" : { "DOI" : "10.1007/978-3-642-15561-1_56", "ISBN" : "364215560X", "ISSN" : "03029743", "PMID" : "19500939", "abstract" : "We propose to use binary strings as an efficient feature point descriptor, which we call BRIEF. We show that it is highly discriminative even when using relatively few bits and can be computed using simple intensity difference tests. Furthermore, the descriptor similarity can be evaluated using the Hamming distance, which is very efficient to com-pute, instead of the L2 norm as is usually done. As a result, BRIEF is very fast both to build and to match. We compare it against SURF and U-SURF on standard benchmarks and show that it yields a similar or better recognition performance, while running in a fraction of the time required by either.", "author" : [ { "dropping-particle" : "", "family" : "Calonder", "given" : "Michael", "non-dropping-particle" : "", "parse-names" : false, "suffix" : "" }, { "dropping-particle" : "", "family" : "Lepetit", "given" : "Vincent", "non-dropping-particle" : "", "parse-names" : false, "suffix" : "" }, { "dropping-particle" : "", "family" : "Strecha", "given" : "Christoph", "non-dropping-particle" : "", "parse-names" : false, "suffix" : "" }, { "dropping-particle" : "", "family" : "Fua", "given" : "Pascal", "non-dropping-particle" : "", "parse-names" : false, "suffix" : "" } ], "container-title" : "Lecture Notes in Computer Science (including subseries Lecture Notes in Artificial Intelligence and Lecture Notes in Bioinformatics)", "id" : "ITEM-1", "issue" : "PART 4", "issued" : { "date-parts" : [ [ "2010" ] ] }, "page" : "778-792", "title" : "BRIEF: Binary robust independent elementary features", "type" : "article-journal", "volume" : "6314 LNCS" }, "uris" : [ "http://www.mendeley.com/documents/?uuid=4107c3f9-ba37-4bff-af65-f4424b279740" ] } ], "mendeley" : { "formattedCitation" : "[14]", "plainTextFormattedCitation" : "[14]", "previouslyFormattedCitation" : "[14]" }, "properties" : { "noteIndex" : 0 }, "schema" : "https://github.com/citation-style-language/schema/raw/master/csl-citation.json" }</w:instrText>
      </w:r>
      <w:r w:rsidR="004676B4">
        <w:fldChar w:fldCharType="separate"/>
      </w:r>
      <w:r w:rsidR="004676B4" w:rsidRPr="004676B4">
        <w:rPr>
          <w:noProof/>
        </w:rPr>
        <w:t>[14]</w:t>
      </w:r>
      <w:r w:rsidR="004676B4">
        <w:fldChar w:fldCharType="end"/>
      </w:r>
      <w:r w:rsidRPr="00980D68">
        <w:t xml:space="preserve"> a UD-BRISK</w:t>
      </w:r>
      <w:r w:rsidR="000012BF">
        <w:fldChar w:fldCharType="begin" w:fldLock="1"/>
      </w:r>
      <w:r w:rsidR="000012BF">
        <w:instrText>ADDIN CSL_CITATION { "citationItems" : [ { "id" : "ITEM-1", "itemData" : {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id" : "ITEM-1", "issued" : { "date-parts" : [ [ "0" ] ] }, "title" : "BRISK : Binary Robust Invariant Scalable Keypoints", "type" : "article-journal" }, "uris" : [ "http://www.mendeley.com/documents/?uuid=cc7d9881-3f2f-4438-83ac-79b7706687c3" ] } ], "mendeley" : { "formattedCitation" : "[21]", "plainTextFormattedCitation" : "[21]", "previouslyFormattedCitation" : "[21]" }, "properties" : { "noteIndex" : 0 }, "schema" : "https://github.com/citation-style-language/schema/raw/master/csl-citation.json" }</w:instrText>
      </w:r>
      <w:r w:rsidR="000012BF">
        <w:fldChar w:fldCharType="separate"/>
      </w:r>
      <w:r w:rsidR="000012BF" w:rsidRPr="000012BF">
        <w:rPr>
          <w:noProof/>
        </w:rPr>
        <w:t>[21]</w:t>
      </w:r>
      <w:r w:rsidR="000012BF">
        <w:fldChar w:fldCharType="end"/>
      </w:r>
      <w:r w:rsidRPr="00980D68">
        <w:t xml:space="preserve"> deskriptory. </w:t>
      </w:r>
      <w:r w:rsidR="0064059E" w:rsidRPr="00980D68">
        <w:t>U-SUFT</w:t>
      </w:r>
      <w:r w:rsidR="000012BF">
        <w:fldChar w:fldCharType="begin" w:fldLock="1"/>
      </w:r>
      <w:r w:rsidR="000012BF">
        <w:instrText>ADDIN CSL_CITATION { "citationItems" : [ { "id" : "ITEM-1", "itemData" : { "DOI" : "10.1007/11744023_32", "ISBN" : "3540338322", "ISSN" : "03029743", "PMID" : "16081019", "abstract" : "Abstract. In this paper, we present a novel scale- and rotation-invariant interest point detector and descriptor, coined SURF (Speeded Up Ro- bust Features). It approximates or even outperforms previously proposed schemes with respect to repeatability, distinctiveness, and robustness, yet can be computed and compared much faster. This is achieved by relying on integral images for image convolutions; by building on the strengths of the leading existing detectors and descriptors (in casu, using a Hessian matrix-based measure for the detector, and a distribution-based descriptor); and by simplifying these methods to the essential. This leads to a combination of novel detection, description, and matching steps. The paper presents experimental results on a standard evaluation set, as well as on imagery obtained in the context of a real-life object recognition application. Both show SURF\u2019s strong performance.", "author" : [ { "dropping-particle" : "", "family" : "Bay", "given" : "Herbert", "non-dropping-particle" : "", "parse-names" : false, "suffix" : "" }, { "dropping-particle" : "", "family" : "Tuytelaars", "given" : "Tinne", "non-dropping-particle" : "", "parse-names" : false, "suffix" : "" }, { "dropping-particle" : "", "family" : "Gool", "given" : "Luc", "non-dropping-particle" : "Van", "parse-names" : false, "suffix" : "" } ], "container-title" : "Lecture Notes in Computer Science (including subseries Lecture Notes in Artificial Intelligence and Lecture Notes in Bioinformatics)", "id" : "ITEM-1", "issued" : { "date-parts" : [ [ "2006" ] ] }, "page" : "404-417", "title" : "SURF: Speeded up robust features", "type" : "article-journal", "volume" : "3951 LNCS" }, "uris" : [ "http://www.mendeley.com/documents/?uuid=723cc662-f0eb-4373-a6e5-16a2c694237e" ] } ], "mendeley" : { "formattedCitation" : "[13]", "plainTextFormattedCitation" : "[13]", "previouslyFormattedCitation" : "[13]" }, "properties" : { "noteIndex" : 0 }, "schema" : "https://github.com/citation-style-language/schema/raw/master/csl-citation.json" }</w:instrText>
      </w:r>
      <w:r w:rsidR="000012BF">
        <w:fldChar w:fldCharType="separate"/>
      </w:r>
      <w:r w:rsidR="000012BF" w:rsidRPr="000012BF">
        <w:rPr>
          <w:noProof/>
        </w:rPr>
        <w:t>[13]</w:t>
      </w:r>
      <w:r w:rsidR="000012BF">
        <w:fldChar w:fldCharType="end"/>
      </w:r>
      <w:r w:rsidR="0064059E" w:rsidRPr="00980D68">
        <w:t xml:space="preserve"> by měl mít podobné výsledky jako předchozí dva deskriptory, ale jelikož je </w:t>
      </w:r>
      <w:r w:rsidRPr="00980D68">
        <w:t>patentovaný, budu dále implementovat je</w:t>
      </w:r>
      <w:r w:rsidR="0064059E" w:rsidRPr="00980D68">
        <w:t xml:space="preserve">n BRIEF a UD-BRISK. </w:t>
      </w:r>
      <w:r w:rsidR="00A370A0" w:rsidRPr="00980D68">
        <w:t>Pro detekci bodů zájmu chci srovnat FAST</w:t>
      </w:r>
      <w:r w:rsidR="000012BF">
        <w:fldChar w:fldCharType="begin" w:fldLock="1"/>
      </w:r>
      <w:r w:rsidR="000012BF">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0012BF">
        <w:fldChar w:fldCharType="separate"/>
      </w:r>
      <w:r w:rsidR="000012BF" w:rsidRPr="000012BF">
        <w:rPr>
          <w:noProof/>
        </w:rPr>
        <w:t>[10]</w:t>
      </w:r>
      <w:r w:rsidR="000012BF">
        <w:fldChar w:fldCharType="end"/>
      </w:r>
      <w:r w:rsidR="00A370A0" w:rsidRPr="00980D68">
        <w:t xml:space="preserve"> a Harrisův dektor</w:t>
      </w:r>
      <w:r w:rsidR="000012BF">
        <w:fldChar w:fldCharType="begin" w:fldLock="1"/>
      </w:r>
      <w:r w:rsidR="000012BF">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 "properties" : { "noteIndex" : 0 }, "schema" : "https://github.com/citation-style-language/schema/raw/master/csl-citation.json" }</w:instrText>
      </w:r>
      <w:r w:rsidR="000012BF">
        <w:fldChar w:fldCharType="separate"/>
      </w:r>
      <w:r w:rsidR="000012BF" w:rsidRPr="000012BF">
        <w:rPr>
          <w:noProof/>
        </w:rPr>
        <w:t>[7]</w:t>
      </w:r>
      <w:r w:rsidR="000012BF">
        <w:fldChar w:fldCharType="end"/>
      </w:r>
      <w:r w:rsidR="00A370A0" w:rsidRPr="00980D68">
        <w:t xml:space="preserve"> a vyberu ten, který bude více robustní. </w:t>
      </w:r>
      <w:r w:rsidR="0064059E" w:rsidRPr="00980D68">
        <w:t>Celou aplikaci pro</w:t>
      </w:r>
      <w:r w:rsidRPr="00980D68">
        <w:t xml:space="preserve"> zpracování a analýz</w:t>
      </w:r>
      <w:r w:rsidR="0064059E" w:rsidRPr="00980D68">
        <w:t>y obrazu budu vyvíjet</w:t>
      </w:r>
      <w:r w:rsidRPr="00980D68">
        <w:t xml:space="preserve"> v jazyce C# za pomoci </w:t>
      </w:r>
      <w:r w:rsidR="0064059E" w:rsidRPr="00980D68">
        <w:t xml:space="preserve">OpenCV knihovny, která funguje v .NET wrapperu OpenCVSharp. </w:t>
      </w:r>
    </w:p>
    <w:p w:rsidR="0064059E" w:rsidRPr="00980D68" w:rsidRDefault="0064059E" w:rsidP="0064059E">
      <w:pPr>
        <w:spacing w:line="360" w:lineRule="auto"/>
      </w:pPr>
      <w:r w:rsidRPr="00980D68">
        <w:t>V dalším seme</w:t>
      </w:r>
      <w:r w:rsidR="000012BF">
        <w:t>s</w:t>
      </w:r>
      <w:r w:rsidRPr="00980D68">
        <w:t xml:space="preserve">tru chci výše zmíněné deskriptory vyzkoušet v praxi, optimalizovat jejich parametry, srovnat jejich výpočetní náročnost a robustnost, popřípadě je zkusit zkombinovat. </w:t>
      </w:r>
    </w:p>
    <w:p w:rsidR="00F629A1" w:rsidRPr="00980D68" w:rsidRDefault="00F629A1">
      <w:pPr>
        <w:spacing w:line="259" w:lineRule="auto"/>
      </w:pPr>
      <w:r w:rsidRPr="00980D68">
        <w:br w:type="page"/>
      </w:r>
    </w:p>
    <w:p w:rsidR="00F629A1" w:rsidRPr="00980D68" w:rsidRDefault="00F629A1" w:rsidP="00F629A1">
      <w:pPr>
        <w:pStyle w:val="Nadpis1"/>
      </w:pPr>
      <w:bookmarkStart w:id="59" w:name="_Toc470026128"/>
      <w:r w:rsidRPr="00980D68">
        <w:lastRenderedPageBreak/>
        <w:t>SEZNAM LITERATURY</w:t>
      </w:r>
      <w:bookmarkEnd w:id="59"/>
    </w:p>
    <w:p w:rsidR="000012BF" w:rsidRPr="000012BF" w:rsidRDefault="0071057B" w:rsidP="000012BF">
      <w:pPr>
        <w:widowControl w:val="0"/>
        <w:autoSpaceDE w:val="0"/>
        <w:autoSpaceDN w:val="0"/>
        <w:adjustRightInd w:val="0"/>
        <w:spacing w:line="240" w:lineRule="auto"/>
        <w:ind w:left="640" w:hanging="640"/>
        <w:rPr>
          <w:rFonts w:cs="Times New Roman"/>
          <w:noProof/>
          <w:szCs w:val="24"/>
        </w:rPr>
      </w:pPr>
      <w:r w:rsidRPr="00980D68">
        <w:fldChar w:fldCharType="begin" w:fldLock="1"/>
      </w:r>
      <w:r w:rsidRPr="00980D68">
        <w:instrText xml:space="preserve">ADDIN Mendeley Bibliography CSL_BIBLIOGRAPHY </w:instrText>
      </w:r>
      <w:r w:rsidRPr="00980D68">
        <w:fldChar w:fldCharType="separate"/>
      </w:r>
      <w:r w:rsidR="000012BF" w:rsidRPr="000012BF">
        <w:rPr>
          <w:rFonts w:cs="Times New Roman"/>
          <w:noProof/>
          <w:szCs w:val="24"/>
        </w:rPr>
        <w:t>[1]</w:t>
      </w:r>
      <w:r w:rsidR="000012BF" w:rsidRPr="000012BF">
        <w:rPr>
          <w:rFonts w:cs="Times New Roman"/>
          <w:noProof/>
          <w:szCs w:val="24"/>
        </w:rPr>
        <w:tab/>
        <w:t xml:space="preserve">I. P. Walek, I. M. Lamoš, and J. Jan, </w:t>
      </w:r>
      <w:r w:rsidR="000012BF" w:rsidRPr="000012BF">
        <w:rPr>
          <w:rFonts w:cs="Times New Roman"/>
          <w:i/>
          <w:iCs/>
          <w:noProof/>
          <w:szCs w:val="24"/>
        </w:rPr>
        <w:t>Analýza biomedicínských obrazů počítačová cvičení FEKT VUT v Brně Auto ři textu :</w:t>
      </w:r>
      <w:r w:rsidR="000012BF" w:rsidRPr="000012BF">
        <w:rPr>
          <w:rFonts w:cs="Times New Roman"/>
          <w:noProof/>
          <w:szCs w:val="24"/>
        </w:rPr>
        <w:t xml:space="preserve"> .</w:t>
      </w:r>
    </w:p>
    <w:p w:rsidR="000012BF" w:rsidRPr="000012BF" w:rsidRDefault="000012BF" w:rsidP="000012BF">
      <w:pPr>
        <w:widowControl w:val="0"/>
        <w:autoSpaceDE w:val="0"/>
        <w:autoSpaceDN w:val="0"/>
        <w:adjustRightInd w:val="0"/>
        <w:spacing w:line="240" w:lineRule="auto"/>
        <w:ind w:left="640" w:hanging="640"/>
        <w:rPr>
          <w:rFonts w:cs="Times New Roman"/>
          <w:noProof/>
          <w:szCs w:val="24"/>
        </w:rPr>
      </w:pPr>
      <w:r w:rsidRPr="000012BF">
        <w:rPr>
          <w:rFonts w:cs="Times New Roman"/>
          <w:noProof/>
          <w:szCs w:val="24"/>
        </w:rPr>
        <w:t>[2]</w:t>
      </w:r>
      <w:r w:rsidRPr="000012BF">
        <w:rPr>
          <w:rFonts w:cs="Times New Roman"/>
          <w:noProof/>
          <w:szCs w:val="24"/>
        </w:rPr>
        <w:tab/>
        <w:t xml:space="preserve">J. Jan, </w:t>
      </w:r>
      <w:r w:rsidRPr="000012BF">
        <w:rPr>
          <w:rFonts w:cs="Times New Roman"/>
          <w:i/>
          <w:iCs/>
          <w:noProof/>
          <w:szCs w:val="24"/>
        </w:rPr>
        <w:t>Medical Image Processing , Reconstruction and Restoration Concepts and Methods</w:t>
      </w:r>
      <w:r w:rsidRPr="000012BF">
        <w:rPr>
          <w:rFonts w:cs="Times New Roman"/>
          <w:noProof/>
          <w:szCs w:val="24"/>
        </w:rPr>
        <w:t>. 2006.</w:t>
      </w:r>
    </w:p>
    <w:p w:rsidR="000012BF" w:rsidRPr="000012BF" w:rsidRDefault="000012BF" w:rsidP="000012BF">
      <w:pPr>
        <w:widowControl w:val="0"/>
        <w:autoSpaceDE w:val="0"/>
        <w:autoSpaceDN w:val="0"/>
        <w:adjustRightInd w:val="0"/>
        <w:spacing w:line="240" w:lineRule="auto"/>
        <w:ind w:left="640" w:hanging="640"/>
        <w:rPr>
          <w:rFonts w:cs="Times New Roman"/>
          <w:noProof/>
          <w:szCs w:val="24"/>
        </w:rPr>
      </w:pPr>
      <w:r w:rsidRPr="000012BF">
        <w:rPr>
          <w:rFonts w:cs="Times New Roman"/>
          <w:noProof/>
          <w:szCs w:val="24"/>
        </w:rPr>
        <w:t>[3]</w:t>
      </w:r>
      <w:r w:rsidRPr="000012BF">
        <w:rPr>
          <w:rFonts w:cs="Times New Roman"/>
          <w:noProof/>
          <w:szCs w:val="24"/>
        </w:rPr>
        <w:tab/>
        <w:t xml:space="preserve">Z. Wei, J. Wang, H. Nichol, S. Wiebe, and D. Chapman, “A median-Gaussian filtering framework for Moiré pattern noise removal from X-ray microscopy image,” </w:t>
      </w:r>
      <w:r w:rsidRPr="000012BF">
        <w:rPr>
          <w:rFonts w:cs="Times New Roman"/>
          <w:i/>
          <w:iCs/>
          <w:noProof/>
          <w:szCs w:val="24"/>
        </w:rPr>
        <w:t>Micron</w:t>
      </w:r>
      <w:r w:rsidRPr="000012BF">
        <w:rPr>
          <w:rFonts w:cs="Times New Roman"/>
          <w:noProof/>
          <w:szCs w:val="24"/>
        </w:rPr>
        <w:t>, vol. 43, no. 2–3, pp. 170–176, 2012.</w:t>
      </w:r>
    </w:p>
    <w:p w:rsidR="000012BF" w:rsidRPr="000012BF" w:rsidRDefault="000012BF" w:rsidP="000012BF">
      <w:pPr>
        <w:widowControl w:val="0"/>
        <w:autoSpaceDE w:val="0"/>
        <w:autoSpaceDN w:val="0"/>
        <w:adjustRightInd w:val="0"/>
        <w:spacing w:line="240" w:lineRule="auto"/>
        <w:ind w:left="640" w:hanging="640"/>
        <w:rPr>
          <w:rFonts w:cs="Times New Roman"/>
          <w:noProof/>
          <w:szCs w:val="24"/>
        </w:rPr>
      </w:pPr>
      <w:r w:rsidRPr="000012BF">
        <w:rPr>
          <w:rFonts w:cs="Times New Roman"/>
          <w:noProof/>
          <w:szCs w:val="24"/>
        </w:rPr>
        <w:t>[4]</w:t>
      </w:r>
      <w:r w:rsidRPr="000012BF">
        <w:rPr>
          <w:rFonts w:cs="Times New Roman"/>
          <w:noProof/>
          <w:szCs w:val="24"/>
        </w:rPr>
        <w:tab/>
        <w:t>J. Jan, “Číslicová Filtrace, Analýza a Restaurace Signálů.” p. 427, 2002.</w:t>
      </w:r>
    </w:p>
    <w:p w:rsidR="000012BF" w:rsidRPr="000012BF" w:rsidRDefault="000012BF" w:rsidP="000012BF">
      <w:pPr>
        <w:widowControl w:val="0"/>
        <w:autoSpaceDE w:val="0"/>
        <w:autoSpaceDN w:val="0"/>
        <w:adjustRightInd w:val="0"/>
        <w:spacing w:line="240" w:lineRule="auto"/>
        <w:ind w:left="640" w:hanging="640"/>
        <w:rPr>
          <w:rFonts w:cs="Times New Roman"/>
          <w:noProof/>
          <w:szCs w:val="24"/>
        </w:rPr>
      </w:pPr>
      <w:r w:rsidRPr="000012BF">
        <w:rPr>
          <w:rFonts w:cs="Times New Roman"/>
          <w:noProof/>
          <w:szCs w:val="24"/>
        </w:rPr>
        <w:t>[5]</w:t>
      </w:r>
      <w:r w:rsidRPr="000012BF">
        <w:rPr>
          <w:rFonts w:cs="Times New Roman"/>
          <w:noProof/>
          <w:szCs w:val="24"/>
        </w:rPr>
        <w:tab/>
        <w:t xml:space="preserve">R. Szeliski, “Computer Vision : Algorithms and Applications,” </w:t>
      </w:r>
      <w:r w:rsidRPr="000012BF">
        <w:rPr>
          <w:rFonts w:cs="Times New Roman"/>
          <w:i/>
          <w:iCs/>
          <w:noProof/>
          <w:szCs w:val="24"/>
        </w:rPr>
        <w:t>Computer (Long. Beach. Calif).</w:t>
      </w:r>
      <w:r w:rsidRPr="000012BF">
        <w:rPr>
          <w:rFonts w:cs="Times New Roman"/>
          <w:noProof/>
          <w:szCs w:val="24"/>
        </w:rPr>
        <w:t>, vol. 5, p. 832, 2010.</w:t>
      </w:r>
    </w:p>
    <w:p w:rsidR="000012BF" w:rsidRPr="000012BF" w:rsidRDefault="000012BF" w:rsidP="000012BF">
      <w:pPr>
        <w:widowControl w:val="0"/>
        <w:autoSpaceDE w:val="0"/>
        <w:autoSpaceDN w:val="0"/>
        <w:adjustRightInd w:val="0"/>
        <w:spacing w:line="240" w:lineRule="auto"/>
        <w:ind w:left="640" w:hanging="640"/>
        <w:rPr>
          <w:rFonts w:cs="Times New Roman"/>
          <w:noProof/>
          <w:szCs w:val="24"/>
        </w:rPr>
      </w:pPr>
      <w:r w:rsidRPr="000012BF">
        <w:rPr>
          <w:rFonts w:cs="Times New Roman"/>
          <w:noProof/>
          <w:szCs w:val="24"/>
        </w:rPr>
        <w:t>[6]</w:t>
      </w:r>
      <w:r w:rsidRPr="000012BF">
        <w:rPr>
          <w:rFonts w:cs="Times New Roman"/>
          <w:noProof/>
          <w:szCs w:val="24"/>
        </w:rPr>
        <w:tab/>
        <w:t xml:space="preserve">K. Mikolajczyk and C. Schmid, “Scale &amp; affine invariant interest point detectors,” </w:t>
      </w:r>
      <w:r w:rsidRPr="000012BF">
        <w:rPr>
          <w:rFonts w:cs="Times New Roman"/>
          <w:i/>
          <w:iCs/>
          <w:noProof/>
          <w:szCs w:val="24"/>
        </w:rPr>
        <w:t>Int. J. Comput. Vis.</w:t>
      </w:r>
      <w:r w:rsidRPr="000012BF">
        <w:rPr>
          <w:rFonts w:cs="Times New Roman"/>
          <w:noProof/>
          <w:szCs w:val="24"/>
        </w:rPr>
        <w:t>, vol. 60, no. 1, pp. 63–86, 2004.</w:t>
      </w:r>
    </w:p>
    <w:p w:rsidR="000012BF" w:rsidRPr="000012BF" w:rsidRDefault="000012BF" w:rsidP="000012BF">
      <w:pPr>
        <w:widowControl w:val="0"/>
        <w:autoSpaceDE w:val="0"/>
        <w:autoSpaceDN w:val="0"/>
        <w:adjustRightInd w:val="0"/>
        <w:spacing w:line="240" w:lineRule="auto"/>
        <w:ind w:left="640" w:hanging="640"/>
        <w:rPr>
          <w:rFonts w:cs="Times New Roman"/>
          <w:noProof/>
          <w:szCs w:val="24"/>
        </w:rPr>
      </w:pPr>
      <w:r w:rsidRPr="000012BF">
        <w:rPr>
          <w:rFonts w:cs="Times New Roman"/>
          <w:noProof/>
          <w:szCs w:val="24"/>
        </w:rPr>
        <w:t>[7]</w:t>
      </w:r>
      <w:r w:rsidRPr="000012BF">
        <w:rPr>
          <w:rFonts w:cs="Times New Roman"/>
          <w:noProof/>
          <w:szCs w:val="24"/>
        </w:rPr>
        <w:tab/>
        <w:t xml:space="preserve">C. Harris and M. Stephens, “A Combined Corner and Edge Detector,” </w:t>
      </w:r>
      <w:r w:rsidRPr="000012BF">
        <w:rPr>
          <w:rFonts w:cs="Times New Roman"/>
          <w:i/>
          <w:iCs/>
          <w:noProof/>
          <w:szCs w:val="24"/>
        </w:rPr>
        <w:t>Procedings Alvey Vis. Conf. 1988</w:t>
      </w:r>
      <w:r w:rsidRPr="000012BF">
        <w:rPr>
          <w:rFonts w:cs="Times New Roman"/>
          <w:noProof/>
          <w:szCs w:val="24"/>
        </w:rPr>
        <w:t>, pp. 147–151, 1988.</w:t>
      </w:r>
    </w:p>
    <w:p w:rsidR="000012BF" w:rsidRPr="000012BF" w:rsidRDefault="000012BF" w:rsidP="000012BF">
      <w:pPr>
        <w:widowControl w:val="0"/>
        <w:autoSpaceDE w:val="0"/>
        <w:autoSpaceDN w:val="0"/>
        <w:adjustRightInd w:val="0"/>
        <w:spacing w:line="240" w:lineRule="auto"/>
        <w:ind w:left="640" w:hanging="640"/>
        <w:rPr>
          <w:rFonts w:cs="Times New Roman"/>
          <w:noProof/>
          <w:szCs w:val="24"/>
        </w:rPr>
      </w:pPr>
      <w:r w:rsidRPr="000012BF">
        <w:rPr>
          <w:rFonts w:cs="Times New Roman"/>
          <w:noProof/>
          <w:szCs w:val="24"/>
        </w:rPr>
        <w:t>[8]</w:t>
      </w:r>
      <w:r w:rsidRPr="000012BF">
        <w:rPr>
          <w:rFonts w:cs="Times New Roman"/>
          <w:noProof/>
          <w:szCs w:val="24"/>
        </w:rPr>
        <w:tab/>
        <w:t xml:space="preserve">D. G. Lowe, “Distinctive image features from scale-invariant keypoints,” </w:t>
      </w:r>
      <w:r w:rsidRPr="000012BF">
        <w:rPr>
          <w:rFonts w:cs="Times New Roman"/>
          <w:i/>
          <w:iCs/>
          <w:noProof/>
          <w:szCs w:val="24"/>
        </w:rPr>
        <w:t>Int. J. Comput. Vis.</w:t>
      </w:r>
      <w:r w:rsidRPr="000012BF">
        <w:rPr>
          <w:rFonts w:cs="Times New Roman"/>
          <w:noProof/>
          <w:szCs w:val="24"/>
        </w:rPr>
        <w:t>, vol. 60, no. 2, pp. 91–110, Nov. 2004.</w:t>
      </w:r>
    </w:p>
    <w:p w:rsidR="000012BF" w:rsidRPr="000012BF" w:rsidRDefault="000012BF" w:rsidP="000012BF">
      <w:pPr>
        <w:widowControl w:val="0"/>
        <w:autoSpaceDE w:val="0"/>
        <w:autoSpaceDN w:val="0"/>
        <w:adjustRightInd w:val="0"/>
        <w:spacing w:line="240" w:lineRule="auto"/>
        <w:ind w:left="640" w:hanging="640"/>
        <w:rPr>
          <w:rFonts w:cs="Times New Roman"/>
          <w:noProof/>
          <w:szCs w:val="24"/>
        </w:rPr>
      </w:pPr>
      <w:r w:rsidRPr="000012BF">
        <w:rPr>
          <w:rFonts w:cs="Times New Roman"/>
          <w:noProof/>
          <w:szCs w:val="24"/>
        </w:rPr>
        <w:t>[9]</w:t>
      </w:r>
      <w:r w:rsidRPr="000012BF">
        <w:rPr>
          <w:rFonts w:cs="Times New Roman"/>
          <w:noProof/>
          <w:szCs w:val="24"/>
        </w:rPr>
        <w:tab/>
        <w:t xml:space="preserve">S. Smith and J. Brady, “SUSAN—a new approach to low level image processing,” </w:t>
      </w:r>
      <w:r w:rsidRPr="000012BF">
        <w:rPr>
          <w:rFonts w:cs="Times New Roman"/>
          <w:i/>
          <w:iCs/>
          <w:noProof/>
          <w:szCs w:val="24"/>
        </w:rPr>
        <w:t>Int. J. Comput. Vis.</w:t>
      </w:r>
      <w:r w:rsidRPr="000012BF">
        <w:rPr>
          <w:rFonts w:cs="Times New Roman"/>
          <w:noProof/>
          <w:szCs w:val="24"/>
        </w:rPr>
        <w:t>, vol. 23, no. 1, pp. 45–78, 1997.</w:t>
      </w:r>
    </w:p>
    <w:p w:rsidR="000012BF" w:rsidRPr="000012BF" w:rsidRDefault="000012BF" w:rsidP="000012BF">
      <w:pPr>
        <w:widowControl w:val="0"/>
        <w:autoSpaceDE w:val="0"/>
        <w:autoSpaceDN w:val="0"/>
        <w:adjustRightInd w:val="0"/>
        <w:spacing w:line="240" w:lineRule="auto"/>
        <w:ind w:left="640" w:hanging="640"/>
        <w:rPr>
          <w:rFonts w:cs="Times New Roman"/>
          <w:noProof/>
          <w:szCs w:val="24"/>
        </w:rPr>
      </w:pPr>
      <w:r w:rsidRPr="000012BF">
        <w:rPr>
          <w:rFonts w:cs="Times New Roman"/>
          <w:noProof/>
          <w:szCs w:val="24"/>
        </w:rPr>
        <w:t>[10]</w:t>
      </w:r>
      <w:r w:rsidRPr="000012BF">
        <w:rPr>
          <w:rFonts w:cs="Times New Roman"/>
          <w:noProof/>
          <w:szCs w:val="24"/>
        </w:rPr>
        <w:tab/>
        <w:t xml:space="preserve">E. Rosten and T. Drummond, “Machine learning for high-speed corner detection,” </w:t>
      </w:r>
      <w:r w:rsidRPr="000012BF">
        <w:rPr>
          <w:rFonts w:cs="Times New Roman"/>
          <w:i/>
          <w:iCs/>
          <w:noProof/>
          <w:szCs w:val="24"/>
        </w:rPr>
        <w:t>Lect. Notes Comput. Sci. (including Subser. Lect. Notes Artif. Intell. Lect. Notes Bioinformatics)</w:t>
      </w:r>
      <w:r w:rsidRPr="000012BF">
        <w:rPr>
          <w:rFonts w:cs="Times New Roman"/>
          <w:noProof/>
          <w:szCs w:val="24"/>
        </w:rPr>
        <w:t>, vol. 3951 LNCS, pp. 430–443, 2006.</w:t>
      </w:r>
    </w:p>
    <w:p w:rsidR="000012BF" w:rsidRPr="000012BF" w:rsidRDefault="000012BF" w:rsidP="000012BF">
      <w:pPr>
        <w:widowControl w:val="0"/>
        <w:autoSpaceDE w:val="0"/>
        <w:autoSpaceDN w:val="0"/>
        <w:adjustRightInd w:val="0"/>
        <w:spacing w:line="240" w:lineRule="auto"/>
        <w:ind w:left="640" w:hanging="640"/>
        <w:rPr>
          <w:rFonts w:cs="Times New Roman"/>
          <w:noProof/>
          <w:szCs w:val="24"/>
        </w:rPr>
      </w:pPr>
      <w:r w:rsidRPr="000012BF">
        <w:rPr>
          <w:rFonts w:cs="Times New Roman"/>
          <w:noProof/>
          <w:szCs w:val="24"/>
        </w:rPr>
        <w:t>[11]</w:t>
      </w:r>
      <w:r w:rsidRPr="000012BF">
        <w:rPr>
          <w:rFonts w:cs="Times New Roman"/>
          <w:noProof/>
          <w:szCs w:val="24"/>
        </w:rPr>
        <w:tab/>
        <w:t xml:space="preserve">"Elmar Mair, G. D. Hager, D. Burschka, M. Suppa, and G. Hirzinger", “Adaptive and Generic Corner Detection Based on the Accelerated Segment Test",” </w:t>
      </w:r>
      <w:r w:rsidRPr="000012BF">
        <w:rPr>
          <w:rFonts w:cs="Times New Roman"/>
          <w:i/>
          <w:iCs/>
          <w:noProof/>
          <w:szCs w:val="24"/>
        </w:rPr>
        <w:t>“European Conf. Comput. Vis. (ECCV’10),”</w:t>
      </w:r>
      <w:r w:rsidRPr="000012BF">
        <w:rPr>
          <w:rFonts w:cs="Times New Roman"/>
          <w:noProof/>
          <w:szCs w:val="24"/>
        </w:rPr>
        <w:t xml:space="preserve"> pp. 1–14.</w:t>
      </w:r>
    </w:p>
    <w:p w:rsidR="000012BF" w:rsidRPr="000012BF" w:rsidRDefault="000012BF" w:rsidP="000012BF">
      <w:pPr>
        <w:widowControl w:val="0"/>
        <w:autoSpaceDE w:val="0"/>
        <w:autoSpaceDN w:val="0"/>
        <w:adjustRightInd w:val="0"/>
        <w:spacing w:line="240" w:lineRule="auto"/>
        <w:ind w:left="640" w:hanging="640"/>
        <w:rPr>
          <w:rFonts w:cs="Times New Roman"/>
          <w:noProof/>
          <w:szCs w:val="24"/>
        </w:rPr>
      </w:pPr>
      <w:r w:rsidRPr="000012BF">
        <w:rPr>
          <w:rFonts w:cs="Times New Roman"/>
          <w:noProof/>
          <w:szCs w:val="24"/>
        </w:rPr>
        <w:t>[12]</w:t>
      </w:r>
      <w:r w:rsidRPr="000012BF">
        <w:rPr>
          <w:rFonts w:cs="Times New Roman"/>
          <w:noProof/>
          <w:szCs w:val="24"/>
        </w:rPr>
        <w:tab/>
        <w:t xml:space="preserve">T. Kadir and M. Brady, “Scale Saliency: a novel approach to salient feature and scale selection,” </w:t>
      </w:r>
      <w:r w:rsidRPr="000012BF">
        <w:rPr>
          <w:rFonts w:cs="Times New Roman"/>
          <w:i/>
          <w:iCs/>
          <w:noProof/>
          <w:szCs w:val="24"/>
        </w:rPr>
        <w:t>Vis. Inf. Eng.</w:t>
      </w:r>
      <w:r w:rsidRPr="000012BF">
        <w:rPr>
          <w:rFonts w:cs="Times New Roman"/>
          <w:noProof/>
          <w:szCs w:val="24"/>
        </w:rPr>
        <w:t>, pp. 25–28, 2003.</w:t>
      </w:r>
    </w:p>
    <w:p w:rsidR="000012BF" w:rsidRPr="000012BF" w:rsidRDefault="000012BF" w:rsidP="000012BF">
      <w:pPr>
        <w:widowControl w:val="0"/>
        <w:autoSpaceDE w:val="0"/>
        <w:autoSpaceDN w:val="0"/>
        <w:adjustRightInd w:val="0"/>
        <w:spacing w:line="240" w:lineRule="auto"/>
        <w:ind w:left="640" w:hanging="640"/>
        <w:rPr>
          <w:rFonts w:cs="Times New Roman"/>
          <w:noProof/>
          <w:szCs w:val="24"/>
        </w:rPr>
      </w:pPr>
      <w:r w:rsidRPr="000012BF">
        <w:rPr>
          <w:rFonts w:cs="Times New Roman"/>
          <w:noProof/>
          <w:szCs w:val="24"/>
        </w:rPr>
        <w:t>[13]</w:t>
      </w:r>
      <w:r w:rsidRPr="000012BF">
        <w:rPr>
          <w:rFonts w:cs="Times New Roman"/>
          <w:noProof/>
          <w:szCs w:val="24"/>
        </w:rPr>
        <w:tab/>
        <w:t xml:space="preserve">H. Bay, T. Tuytelaars, and L. Van Gool, “SURF: Speeded up robust features,” </w:t>
      </w:r>
      <w:r w:rsidRPr="000012BF">
        <w:rPr>
          <w:rFonts w:cs="Times New Roman"/>
          <w:i/>
          <w:iCs/>
          <w:noProof/>
          <w:szCs w:val="24"/>
        </w:rPr>
        <w:t>Lect. Notes Comput. Sci. (including Subser. Lect. Notes Artif. Intell. Lect. Notes Bioinformatics)</w:t>
      </w:r>
      <w:r w:rsidRPr="000012BF">
        <w:rPr>
          <w:rFonts w:cs="Times New Roman"/>
          <w:noProof/>
          <w:szCs w:val="24"/>
        </w:rPr>
        <w:t>, vol. 3951 LNCS, pp. 404–417, 2006.</w:t>
      </w:r>
    </w:p>
    <w:p w:rsidR="000012BF" w:rsidRPr="000012BF" w:rsidRDefault="000012BF" w:rsidP="000012BF">
      <w:pPr>
        <w:widowControl w:val="0"/>
        <w:autoSpaceDE w:val="0"/>
        <w:autoSpaceDN w:val="0"/>
        <w:adjustRightInd w:val="0"/>
        <w:spacing w:line="240" w:lineRule="auto"/>
        <w:ind w:left="640" w:hanging="640"/>
        <w:rPr>
          <w:rFonts w:cs="Times New Roman"/>
          <w:noProof/>
          <w:szCs w:val="24"/>
        </w:rPr>
      </w:pPr>
      <w:r w:rsidRPr="000012BF">
        <w:rPr>
          <w:rFonts w:cs="Times New Roman"/>
          <w:noProof/>
          <w:szCs w:val="24"/>
        </w:rPr>
        <w:t>[14]</w:t>
      </w:r>
      <w:r w:rsidRPr="000012BF">
        <w:rPr>
          <w:rFonts w:cs="Times New Roman"/>
          <w:noProof/>
          <w:szCs w:val="24"/>
        </w:rPr>
        <w:tab/>
        <w:t xml:space="preserve">M. Calonder, V. Lepetit, C. Strecha, and P. Fua, “BRIEF: Binary robust independent elementary features,” </w:t>
      </w:r>
      <w:r w:rsidRPr="000012BF">
        <w:rPr>
          <w:rFonts w:cs="Times New Roman"/>
          <w:i/>
          <w:iCs/>
          <w:noProof/>
          <w:szCs w:val="24"/>
        </w:rPr>
        <w:t>Lect. Notes Comput. Sci. (including Subser. Lect. Notes Artif. Intell. Lect. Notes Bioinformatics)</w:t>
      </w:r>
      <w:r w:rsidRPr="000012BF">
        <w:rPr>
          <w:rFonts w:cs="Times New Roman"/>
          <w:noProof/>
          <w:szCs w:val="24"/>
        </w:rPr>
        <w:t>, vol. 6314 LNCS, no. PART 4, pp. 778–792, 2010.</w:t>
      </w:r>
    </w:p>
    <w:p w:rsidR="000012BF" w:rsidRPr="000012BF" w:rsidRDefault="000012BF" w:rsidP="000012BF">
      <w:pPr>
        <w:widowControl w:val="0"/>
        <w:autoSpaceDE w:val="0"/>
        <w:autoSpaceDN w:val="0"/>
        <w:adjustRightInd w:val="0"/>
        <w:spacing w:line="240" w:lineRule="auto"/>
        <w:ind w:left="640" w:hanging="640"/>
        <w:rPr>
          <w:rFonts w:cs="Times New Roman"/>
          <w:noProof/>
          <w:szCs w:val="24"/>
        </w:rPr>
      </w:pPr>
      <w:r w:rsidRPr="000012BF">
        <w:rPr>
          <w:rFonts w:cs="Times New Roman"/>
          <w:noProof/>
          <w:szCs w:val="24"/>
        </w:rPr>
        <w:t>[15]</w:t>
      </w:r>
      <w:r w:rsidRPr="000012BF">
        <w:rPr>
          <w:rFonts w:cs="Times New Roman"/>
          <w:noProof/>
          <w:szCs w:val="24"/>
        </w:rPr>
        <w:tab/>
        <w:t xml:space="preserve">M. Norouzi, D. J. D. D. J. Fleet, R. Salakhutdinov, and D. M. Blei, “Hamming distance metric learning,” </w:t>
      </w:r>
      <w:r w:rsidRPr="000012BF">
        <w:rPr>
          <w:rFonts w:cs="Times New Roman"/>
          <w:i/>
          <w:iCs/>
          <w:noProof/>
          <w:szCs w:val="24"/>
        </w:rPr>
        <w:t>Adv. Neural Inf. Process. Syst.</w:t>
      </w:r>
      <w:r w:rsidRPr="000012BF">
        <w:rPr>
          <w:rFonts w:cs="Times New Roman"/>
          <w:noProof/>
          <w:szCs w:val="24"/>
        </w:rPr>
        <w:t>, pp. 1–9, 2012.</w:t>
      </w:r>
    </w:p>
    <w:p w:rsidR="000012BF" w:rsidRPr="000012BF" w:rsidRDefault="000012BF" w:rsidP="000012BF">
      <w:pPr>
        <w:widowControl w:val="0"/>
        <w:autoSpaceDE w:val="0"/>
        <w:autoSpaceDN w:val="0"/>
        <w:adjustRightInd w:val="0"/>
        <w:spacing w:line="240" w:lineRule="auto"/>
        <w:ind w:left="640" w:hanging="640"/>
        <w:rPr>
          <w:rFonts w:cs="Times New Roman"/>
          <w:noProof/>
          <w:szCs w:val="24"/>
        </w:rPr>
      </w:pPr>
      <w:r w:rsidRPr="000012BF">
        <w:rPr>
          <w:rFonts w:cs="Times New Roman"/>
          <w:noProof/>
          <w:szCs w:val="24"/>
        </w:rPr>
        <w:t>[16]</w:t>
      </w:r>
      <w:r w:rsidRPr="000012BF">
        <w:rPr>
          <w:rFonts w:cs="Times New Roman"/>
          <w:noProof/>
          <w:szCs w:val="24"/>
        </w:rPr>
        <w:tab/>
        <w:t xml:space="preserve">K. Mikolajczyk, K. Mikolajczyk, C. Schmid, and C. Schmid, “A performance evaluation of local descriptors,” </w:t>
      </w:r>
      <w:r w:rsidRPr="000012BF">
        <w:rPr>
          <w:rFonts w:cs="Times New Roman"/>
          <w:i/>
          <w:iCs/>
          <w:noProof/>
          <w:szCs w:val="24"/>
        </w:rPr>
        <w:t>IEEE Trans. Pattern Anal. Mach. Intell.</w:t>
      </w:r>
      <w:r w:rsidRPr="000012BF">
        <w:rPr>
          <w:rFonts w:cs="Times New Roman"/>
          <w:noProof/>
          <w:szCs w:val="24"/>
        </w:rPr>
        <w:t>, vol. 27, no. 10, pp. 1615–1630, 2005.</w:t>
      </w:r>
    </w:p>
    <w:p w:rsidR="000012BF" w:rsidRPr="000012BF" w:rsidRDefault="000012BF" w:rsidP="000012BF">
      <w:pPr>
        <w:widowControl w:val="0"/>
        <w:autoSpaceDE w:val="0"/>
        <w:autoSpaceDN w:val="0"/>
        <w:adjustRightInd w:val="0"/>
        <w:spacing w:line="240" w:lineRule="auto"/>
        <w:ind w:left="640" w:hanging="640"/>
        <w:rPr>
          <w:rFonts w:cs="Times New Roman"/>
          <w:noProof/>
          <w:szCs w:val="24"/>
        </w:rPr>
      </w:pPr>
      <w:r w:rsidRPr="000012BF">
        <w:rPr>
          <w:rFonts w:cs="Times New Roman"/>
          <w:noProof/>
          <w:szCs w:val="24"/>
        </w:rPr>
        <w:t>[17]</w:t>
      </w:r>
      <w:r w:rsidRPr="000012BF">
        <w:rPr>
          <w:rFonts w:cs="Times New Roman"/>
          <w:noProof/>
          <w:szCs w:val="24"/>
        </w:rPr>
        <w:tab/>
        <w:t xml:space="preserve">B. Moore, “Principal component analysis in linear systems: Controllability, observability, and model reduction,” </w:t>
      </w:r>
      <w:r w:rsidRPr="000012BF">
        <w:rPr>
          <w:rFonts w:cs="Times New Roman"/>
          <w:i/>
          <w:iCs/>
          <w:noProof/>
          <w:szCs w:val="24"/>
        </w:rPr>
        <w:t>IEEE Trans. Automat. Contr.</w:t>
      </w:r>
      <w:r w:rsidRPr="000012BF">
        <w:rPr>
          <w:rFonts w:cs="Times New Roman"/>
          <w:noProof/>
          <w:szCs w:val="24"/>
        </w:rPr>
        <w:t xml:space="preserve">, vol. 26, no. 1, pp. </w:t>
      </w:r>
      <w:r w:rsidRPr="000012BF">
        <w:rPr>
          <w:rFonts w:cs="Times New Roman"/>
          <w:noProof/>
          <w:szCs w:val="24"/>
        </w:rPr>
        <w:lastRenderedPageBreak/>
        <w:t>17–32, 1981.</w:t>
      </w:r>
    </w:p>
    <w:p w:rsidR="000012BF" w:rsidRPr="000012BF" w:rsidRDefault="000012BF" w:rsidP="000012BF">
      <w:pPr>
        <w:widowControl w:val="0"/>
        <w:autoSpaceDE w:val="0"/>
        <w:autoSpaceDN w:val="0"/>
        <w:adjustRightInd w:val="0"/>
        <w:spacing w:line="240" w:lineRule="auto"/>
        <w:ind w:left="640" w:hanging="640"/>
        <w:rPr>
          <w:rFonts w:cs="Times New Roman"/>
          <w:noProof/>
          <w:szCs w:val="24"/>
        </w:rPr>
      </w:pPr>
      <w:r w:rsidRPr="000012BF">
        <w:rPr>
          <w:rFonts w:cs="Times New Roman"/>
          <w:noProof/>
          <w:szCs w:val="24"/>
        </w:rPr>
        <w:t>[18]</w:t>
      </w:r>
      <w:r w:rsidRPr="000012BF">
        <w:rPr>
          <w:rFonts w:cs="Times New Roman"/>
          <w:noProof/>
          <w:szCs w:val="24"/>
        </w:rPr>
        <w:tab/>
        <w:t xml:space="preserve">D. M. Blei, B. B. Edu, A. Y. Ng, A. S. Edu, M. I. Jordan, and J. B. Edu, “Latent Dirichlet Allocation,” </w:t>
      </w:r>
      <w:r w:rsidRPr="000012BF">
        <w:rPr>
          <w:rFonts w:cs="Times New Roman"/>
          <w:i/>
          <w:iCs/>
          <w:noProof/>
          <w:szCs w:val="24"/>
        </w:rPr>
        <w:t>J. Mach. Learn. Res.</w:t>
      </w:r>
      <w:r w:rsidRPr="000012BF">
        <w:rPr>
          <w:rFonts w:cs="Times New Roman"/>
          <w:noProof/>
          <w:szCs w:val="24"/>
        </w:rPr>
        <w:t>, vol. 3, pp. 993–1022, 2003.</w:t>
      </w:r>
    </w:p>
    <w:p w:rsidR="000012BF" w:rsidRPr="000012BF" w:rsidRDefault="000012BF" w:rsidP="000012BF">
      <w:pPr>
        <w:widowControl w:val="0"/>
        <w:autoSpaceDE w:val="0"/>
        <w:autoSpaceDN w:val="0"/>
        <w:adjustRightInd w:val="0"/>
        <w:spacing w:line="240" w:lineRule="auto"/>
        <w:ind w:left="640" w:hanging="640"/>
        <w:rPr>
          <w:rFonts w:cs="Times New Roman"/>
          <w:noProof/>
          <w:szCs w:val="24"/>
        </w:rPr>
      </w:pPr>
      <w:r w:rsidRPr="000012BF">
        <w:rPr>
          <w:rFonts w:cs="Times New Roman"/>
          <w:noProof/>
          <w:szCs w:val="24"/>
        </w:rPr>
        <w:t>[19]</w:t>
      </w:r>
      <w:r w:rsidRPr="000012BF">
        <w:rPr>
          <w:rFonts w:cs="Times New Roman"/>
          <w:noProof/>
          <w:szCs w:val="24"/>
        </w:rPr>
        <w:tab/>
        <w:t>L. S. Hashing, “Locality-Sensitive Hashing,” pp. 1–6, 2014.</w:t>
      </w:r>
    </w:p>
    <w:p w:rsidR="000012BF" w:rsidRPr="000012BF" w:rsidRDefault="000012BF" w:rsidP="000012BF">
      <w:pPr>
        <w:widowControl w:val="0"/>
        <w:autoSpaceDE w:val="0"/>
        <w:autoSpaceDN w:val="0"/>
        <w:adjustRightInd w:val="0"/>
        <w:spacing w:line="240" w:lineRule="auto"/>
        <w:ind w:left="640" w:hanging="640"/>
        <w:rPr>
          <w:rFonts w:cs="Times New Roman"/>
          <w:noProof/>
          <w:szCs w:val="24"/>
        </w:rPr>
      </w:pPr>
      <w:r w:rsidRPr="000012BF">
        <w:rPr>
          <w:rFonts w:cs="Times New Roman"/>
          <w:noProof/>
          <w:szCs w:val="24"/>
        </w:rPr>
        <w:t>[20]</w:t>
      </w:r>
      <w:r w:rsidRPr="000012BF">
        <w:rPr>
          <w:rFonts w:cs="Times New Roman"/>
          <w:noProof/>
          <w:szCs w:val="24"/>
        </w:rPr>
        <w:tab/>
        <w:t>E. Rublee and G. Bradski, “ORB - an efficient alternative to SIFT or SURF,” 2011.</w:t>
      </w:r>
    </w:p>
    <w:p w:rsidR="000012BF" w:rsidRPr="000012BF" w:rsidRDefault="000012BF" w:rsidP="000012BF">
      <w:pPr>
        <w:widowControl w:val="0"/>
        <w:autoSpaceDE w:val="0"/>
        <w:autoSpaceDN w:val="0"/>
        <w:adjustRightInd w:val="0"/>
        <w:spacing w:line="240" w:lineRule="auto"/>
        <w:ind w:left="640" w:hanging="640"/>
        <w:rPr>
          <w:rFonts w:cs="Times New Roman"/>
          <w:noProof/>
          <w:szCs w:val="24"/>
        </w:rPr>
      </w:pPr>
      <w:r w:rsidRPr="000012BF">
        <w:rPr>
          <w:rFonts w:cs="Times New Roman"/>
          <w:noProof/>
          <w:szCs w:val="24"/>
        </w:rPr>
        <w:t>[21]</w:t>
      </w:r>
      <w:r w:rsidRPr="000012BF">
        <w:rPr>
          <w:rFonts w:cs="Times New Roman"/>
          <w:noProof/>
          <w:szCs w:val="24"/>
        </w:rPr>
        <w:tab/>
        <w:t>S. Leutenegger, M. Chli, and R. Y. Siegwart, “BRISK : Binary Robust Invariant Scalable Keypoints.”</w:t>
      </w:r>
    </w:p>
    <w:p w:rsidR="000012BF" w:rsidRPr="000012BF" w:rsidRDefault="000012BF" w:rsidP="000012BF">
      <w:pPr>
        <w:widowControl w:val="0"/>
        <w:autoSpaceDE w:val="0"/>
        <w:autoSpaceDN w:val="0"/>
        <w:adjustRightInd w:val="0"/>
        <w:spacing w:line="240" w:lineRule="auto"/>
        <w:ind w:left="640" w:hanging="640"/>
        <w:rPr>
          <w:rFonts w:cs="Times New Roman"/>
          <w:noProof/>
        </w:rPr>
      </w:pPr>
      <w:r w:rsidRPr="000012BF">
        <w:rPr>
          <w:rFonts w:cs="Times New Roman"/>
          <w:noProof/>
          <w:szCs w:val="24"/>
        </w:rPr>
        <w:t>[22]</w:t>
      </w:r>
      <w:r w:rsidRPr="000012BF">
        <w:rPr>
          <w:rFonts w:cs="Times New Roman"/>
          <w:noProof/>
          <w:szCs w:val="24"/>
        </w:rPr>
        <w:tab/>
        <w:t xml:space="preserve">J. Mantas, “An overview of character recognition methodologies,” </w:t>
      </w:r>
      <w:r w:rsidRPr="000012BF">
        <w:rPr>
          <w:rFonts w:cs="Times New Roman"/>
          <w:i/>
          <w:iCs/>
          <w:noProof/>
          <w:szCs w:val="24"/>
        </w:rPr>
        <w:t>Pattern Recognit.</w:t>
      </w:r>
      <w:r w:rsidRPr="000012BF">
        <w:rPr>
          <w:rFonts w:cs="Times New Roman"/>
          <w:noProof/>
          <w:szCs w:val="24"/>
        </w:rPr>
        <w:t>, vol. 19, no. 6, pp. 425–430, 1986.</w:t>
      </w:r>
    </w:p>
    <w:p w:rsidR="0071057B" w:rsidRPr="00980D68" w:rsidRDefault="0071057B">
      <w:pPr>
        <w:spacing w:line="259" w:lineRule="auto"/>
      </w:pPr>
      <w:r w:rsidRPr="00980D68">
        <w:fldChar w:fldCharType="end"/>
      </w:r>
    </w:p>
    <w:p w:rsidR="00FF0033" w:rsidRPr="00980D68" w:rsidRDefault="0071057B" w:rsidP="00EC4001">
      <w:pPr>
        <w:spacing w:line="360" w:lineRule="auto"/>
      </w:pPr>
      <w:r w:rsidRPr="00980D68">
        <w:br w:type="page"/>
      </w:r>
    </w:p>
    <w:p w:rsidR="00F629A1" w:rsidRPr="00980D68" w:rsidRDefault="00FF0033" w:rsidP="00DC1818">
      <w:pPr>
        <w:pStyle w:val="Nadpis1"/>
      </w:pPr>
      <w:bookmarkStart w:id="60" w:name="_Toc470026129"/>
      <w:r w:rsidRPr="00980D68">
        <w:lastRenderedPageBreak/>
        <w:t>SEZNAM ZKRATEK A PŘÍLOH</w:t>
      </w:r>
      <w:bookmarkEnd w:id="60"/>
    </w:p>
    <w:p w:rsidR="00FF0033" w:rsidRPr="00980D68" w:rsidRDefault="00FF0033" w:rsidP="00DC1818">
      <w:pPr>
        <w:pStyle w:val="Nadpis2"/>
      </w:pPr>
      <w:bookmarkStart w:id="61" w:name="_Toc470026130"/>
      <w:r w:rsidRPr="00980D68">
        <w:t>Seznam zkratek</w:t>
      </w:r>
      <w:bookmarkEnd w:id="61"/>
    </w:p>
    <w:p w:rsidR="00FF0033" w:rsidRPr="00980D68" w:rsidRDefault="000015E1" w:rsidP="00F629A1">
      <w:r w:rsidRPr="00980D68">
        <w:t>LoG – Laplacian of Gaussian</w:t>
      </w:r>
    </w:p>
    <w:p w:rsidR="000015E1" w:rsidRPr="00980D68" w:rsidRDefault="000015E1" w:rsidP="00F629A1">
      <w:r w:rsidRPr="00980D68">
        <w:t>DoG – Difference of Gaussian</w:t>
      </w:r>
    </w:p>
    <w:p w:rsidR="005A723C" w:rsidRPr="00980D68" w:rsidRDefault="005A723C" w:rsidP="00F629A1">
      <w:r w:rsidRPr="00980D68">
        <w:t>FAST - Feature from Accelerated Segment Test</w:t>
      </w:r>
    </w:p>
    <w:p w:rsidR="000015E1" w:rsidRPr="00980D68" w:rsidRDefault="000015E1" w:rsidP="00F629A1">
      <w:r w:rsidRPr="00980D68">
        <w:t>SIFT</w:t>
      </w:r>
      <w:r w:rsidR="005803A8" w:rsidRPr="00980D68">
        <w:t xml:space="preserve"> - Scale Invariant Feature transform</w:t>
      </w:r>
    </w:p>
    <w:p w:rsidR="000015E1" w:rsidRPr="00980D68" w:rsidRDefault="000015E1" w:rsidP="00F629A1">
      <w:r w:rsidRPr="00980D68">
        <w:t>SURF - Speeded-Up Robust Features</w:t>
      </w:r>
    </w:p>
    <w:p w:rsidR="005803A8" w:rsidRPr="00980D68" w:rsidRDefault="005803A8" w:rsidP="00F629A1">
      <w:r w:rsidRPr="00980D68">
        <w:t>BRIEF – Binary Robust Independent Elementary Features</w:t>
      </w:r>
    </w:p>
    <w:p w:rsidR="00FF0033" w:rsidRPr="00980D68" w:rsidRDefault="005803A8" w:rsidP="00F629A1">
      <w:r w:rsidRPr="00980D68">
        <w:t>BRISK – Binary Robust Invariant Scalable Keypoints</w:t>
      </w:r>
    </w:p>
    <w:sectPr w:rsidR="00FF0033" w:rsidRPr="00980D68" w:rsidSect="001B768B">
      <w:footerReference w:type="default" r:id="rId24"/>
      <w:pgSz w:w="11906" w:h="16838"/>
      <w:pgMar w:top="1417" w:right="1417" w:bottom="1417" w:left="1417" w:header="708" w:footer="708" w:gutter="0"/>
      <w:pgNumType w:start="8"/>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B3191" w:rsidRDefault="00FB3191" w:rsidP="001B768B">
      <w:pPr>
        <w:spacing w:after="0" w:line="240" w:lineRule="auto"/>
      </w:pPr>
      <w:r>
        <w:separator/>
      </w:r>
    </w:p>
  </w:endnote>
  <w:endnote w:type="continuationSeparator" w:id="0">
    <w:p w:rsidR="00FB3191" w:rsidRDefault="00FB3191" w:rsidP="001B76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0002AFF" w:usb1="C000247B" w:usb2="00000009" w:usb3="00000000" w:csb0="000001F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2067313"/>
      <w:docPartObj>
        <w:docPartGallery w:val="Page Numbers (Bottom of Page)"/>
        <w:docPartUnique/>
      </w:docPartObj>
    </w:sdtPr>
    <w:sdtContent>
      <w:p w:rsidR="00947848" w:rsidRDefault="00947848">
        <w:pPr>
          <w:pStyle w:val="Zpat"/>
          <w:jc w:val="center"/>
        </w:pPr>
        <w:r>
          <w:fldChar w:fldCharType="begin"/>
        </w:r>
        <w:r>
          <w:instrText>PAGE   \* MERGEFORMAT</w:instrText>
        </w:r>
        <w:r>
          <w:fldChar w:fldCharType="separate"/>
        </w:r>
        <w:r w:rsidR="007227BE">
          <w:rPr>
            <w:noProof/>
          </w:rPr>
          <w:t>12</w:t>
        </w:r>
        <w:r>
          <w:fldChar w:fldCharType="end"/>
        </w:r>
      </w:p>
    </w:sdtContent>
  </w:sdt>
  <w:p w:rsidR="00947848" w:rsidRDefault="00947848">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B3191" w:rsidRDefault="00FB3191" w:rsidP="001B768B">
      <w:pPr>
        <w:spacing w:after="0" w:line="240" w:lineRule="auto"/>
      </w:pPr>
      <w:r>
        <w:separator/>
      </w:r>
    </w:p>
  </w:footnote>
  <w:footnote w:type="continuationSeparator" w:id="0">
    <w:p w:rsidR="00FB3191" w:rsidRDefault="00FB3191" w:rsidP="001B76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761EDF"/>
    <w:multiLevelType w:val="hybridMultilevel"/>
    <w:tmpl w:val="0FC68318"/>
    <w:lvl w:ilvl="0" w:tplc="B8761BF0">
      <w:start w:val="1"/>
      <w:numFmt w:val="decimal"/>
      <w:lvlText w:val="(%1)"/>
      <w:lvlJc w:val="righ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1A137E56"/>
    <w:multiLevelType w:val="multilevel"/>
    <w:tmpl w:val="04050025"/>
    <w:lvl w:ilvl="0">
      <w:start w:val="1"/>
      <w:numFmt w:val="decimal"/>
      <w:pStyle w:val="Nadpis1"/>
      <w:lvlText w:val="%1"/>
      <w:lvlJc w:val="left"/>
      <w:pPr>
        <w:ind w:left="2984" w:hanging="432"/>
      </w:pPr>
    </w:lvl>
    <w:lvl w:ilvl="1">
      <w:start w:val="1"/>
      <w:numFmt w:val="decimal"/>
      <w:pStyle w:val="Nadpis2"/>
      <w:lvlText w:val="%1.%2"/>
      <w:lvlJc w:val="left"/>
      <w:pPr>
        <w:ind w:left="2016" w:hanging="576"/>
      </w:pPr>
    </w:lvl>
    <w:lvl w:ilvl="2">
      <w:start w:val="1"/>
      <w:numFmt w:val="decimal"/>
      <w:pStyle w:val="Nadpis3"/>
      <w:lvlText w:val="%1.%2.%3"/>
      <w:lvlJc w:val="left"/>
      <w:pPr>
        <w:ind w:left="720" w:hanging="720"/>
      </w:pPr>
    </w:lvl>
    <w:lvl w:ilvl="3">
      <w:start w:val="1"/>
      <w:numFmt w:val="decimal"/>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2" w15:restartNumberingAfterBreak="0">
    <w:nsid w:val="1D4E7638"/>
    <w:multiLevelType w:val="hybridMultilevel"/>
    <w:tmpl w:val="36C0C7BC"/>
    <w:lvl w:ilvl="0" w:tplc="B8761BF0">
      <w:start w:val="1"/>
      <w:numFmt w:val="decimal"/>
      <w:lvlText w:val="(%1)"/>
      <w:lvlJc w:val="right"/>
      <w:pPr>
        <w:ind w:left="2628"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229A1C0F"/>
    <w:multiLevelType w:val="hybridMultilevel"/>
    <w:tmpl w:val="581CB20C"/>
    <w:lvl w:ilvl="0" w:tplc="DE18E99A">
      <w:start w:val="1"/>
      <w:numFmt w:val="decimal"/>
      <w:pStyle w:val="Nzev"/>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15:restartNumberingAfterBreak="0">
    <w:nsid w:val="2DDE697A"/>
    <w:multiLevelType w:val="hybridMultilevel"/>
    <w:tmpl w:val="762003A0"/>
    <w:lvl w:ilvl="0" w:tplc="AAF61A40">
      <w:numFmt w:val="bullet"/>
      <w:lvlText w:val="-"/>
      <w:lvlJc w:val="left"/>
      <w:pPr>
        <w:ind w:left="408" w:hanging="360"/>
      </w:pPr>
      <w:rPr>
        <w:rFonts w:ascii="Calibri" w:eastAsiaTheme="minorHAnsi" w:hAnsi="Calibri" w:cs="Calibri" w:hint="default"/>
      </w:rPr>
    </w:lvl>
    <w:lvl w:ilvl="1" w:tplc="04090003" w:tentative="1">
      <w:start w:val="1"/>
      <w:numFmt w:val="bullet"/>
      <w:lvlText w:val="o"/>
      <w:lvlJc w:val="left"/>
      <w:pPr>
        <w:ind w:left="1128" w:hanging="360"/>
      </w:pPr>
      <w:rPr>
        <w:rFonts w:ascii="Courier New" w:hAnsi="Courier New" w:cs="Courier New" w:hint="default"/>
      </w:rPr>
    </w:lvl>
    <w:lvl w:ilvl="2" w:tplc="04090005" w:tentative="1">
      <w:start w:val="1"/>
      <w:numFmt w:val="bullet"/>
      <w:lvlText w:val=""/>
      <w:lvlJc w:val="left"/>
      <w:pPr>
        <w:ind w:left="1848" w:hanging="360"/>
      </w:pPr>
      <w:rPr>
        <w:rFonts w:ascii="Wingdings" w:hAnsi="Wingdings" w:hint="default"/>
      </w:rPr>
    </w:lvl>
    <w:lvl w:ilvl="3" w:tplc="04090001" w:tentative="1">
      <w:start w:val="1"/>
      <w:numFmt w:val="bullet"/>
      <w:lvlText w:val=""/>
      <w:lvlJc w:val="left"/>
      <w:pPr>
        <w:ind w:left="2568" w:hanging="360"/>
      </w:pPr>
      <w:rPr>
        <w:rFonts w:ascii="Symbol" w:hAnsi="Symbol" w:hint="default"/>
      </w:rPr>
    </w:lvl>
    <w:lvl w:ilvl="4" w:tplc="04090003" w:tentative="1">
      <w:start w:val="1"/>
      <w:numFmt w:val="bullet"/>
      <w:lvlText w:val="o"/>
      <w:lvlJc w:val="left"/>
      <w:pPr>
        <w:ind w:left="3288" w:hanging="360"/>
      </w:pPr>
      <w:rPr>
        <w:rFonts w:ascii="Courier New" w:hAnsi="Courier New" w:cs="Courier New" w:hint="default"/>
      </w:rPr>
    </w:lvl>
    <w:lvl w:ilvl="5" w:tplc="04090005" w:tentative="1">
      <w:start w:val="1"/>
      <w:numFmt w:val="bullet"/>
      <w:lvlText w:val=""/>
      <w:lvlJc w:val="left"/>
      <w:pPr>
        <w:ind w:left="4008" w:hanging="360"/>
      </w:pPr>
      <w:rPr>
        <w:rFonts w:ascii="Wingdings" w:hAnsi="Wingdings" w:hint="default"/>
      </w:rPr>
    </w:lvl>
    <w:lvl w:ilvl="6" w:tplc="04090001" w:tentative="1">
      <w:start w:val="1"/>
      <w:numFmt w:val="bullet"/>
      <w:lvlText w:val=""/>
      <w:lvlJc w:val="left"/>
      <w:pPr>
        <w:ind w:left="4728" w:hanging="360"/>
      </w:pPr>
      <w:rPr>
        <w:rFonts w:ascii="Symbol" w:hAnsi="Symbol" w:hint="default"/>
      </w:rPr>
    </w:lvl>
    <w:lvl w:ilvl="7" w:tplc="04090003" w:tentative="1">
      <w:start w:val="1"/>
      <w:numFmt w:val="bullet"/>
      <w:lvlText w:val="o"/>
      <w:lvlJc w:val="left"/>
      <w:pPr>
        <w:ind w:left="5448" w:hanging="360"/>
      </w:pPr>
      <w:rPr>
        <w:rFonts w:ascii="Courier New" w:hAnsi="Courier New" w:cs="Courier New" w:hint="default"/>
      </w:rPr>
    </w:lvl>
    <w:lvl w:ilvl="8" w:tplc="04090005" w:tentative="1">
      <w:start w:val="1"/>
      <w:numFmt w:val="bullet"/>
      <w:lvlText w:val=""/>
      <w:lvlJc w:val="left"/>
      <w:pPr>
        <w:ind w:left="6168" w:hanging="360"/>
      </w:pPr>
      <w:rPr>
        <w:rFonts w:ascii="Wingdings" w:hAnsi="Wingdings" w:hint="default"/>
      </w:rPr>
    </w:lvl>
  </w:abstractNum>
  <w:abstractNum w:abstractNumId="5" w15:restartNumberingAfterBreak="0">
    <w:nsid w:val="3CCE6B85"/>
    <w:multiLevelType w:val="hybridMultilevel"/>
    <w:tmpl w:val="A604885A"/>
    <w:lvl w:ilvl="0" w:tplc="878EF74C">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47D86AC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83F5573"/>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5F1EC5"/>
    <w:multiLevelType w:val="hybridMultilevel"/>
    <w:tmpl w:val="51F0B50E"/>
    <w:lvl w:ilvl="0" w:tplc="ABBE23D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15:restartNumberingAfterBreak="0">
    <w:nsid w:val="4C911DAB"/>
    <w:multiLevelType w:val="hybridMultilevel"/>
    <w:tmpl w:val="B4440268"/>
    <w:lvl w:ilvl="0" w:tplc="84AAEE04">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4F9C5387"/>
    <w:multiLevelType w:val="hybridMultilevel"/>
    <w:tmpl w:val="6FCA29D2"/>
    <w:lvl w:ilvl="0" w:tplc="21F4E638">
      <w:start w:val="6"/>
      <w:numFmt w:val="bullet"/>
      <w:lvlText w:val="-"/>
      <w:lvlJc w:val="left"/>
      <w:pPr>
        <w:ind w:left="2345" w:hanging="360"/>
      </w:pPr>
      <w:rPr>
        <w:rFonts w:ascii="Times New Roman" w:eastAsiaTheme="minorHAnsi" w:hAnsi="Times New Roman" w:cs="Times New Roman" w:hint="default"/>
      </w:rPr>
    </w:lvl>
    <w:lvl w:ilvl="1" w:tplc="04050003" w:tentative="1">
      <w:start w:val="1"/>
      <w:numFmt w:val="bullet"/>
      <w:lvlText w:val="o"/>
      <w:lvlJc w:val="left"/>
      <w:pPr>
        <w:ind w:left="3065" w:hanging="360"/>
      </w:pPr>
      <w:rPr>
        <w:rFonts w:ascii="Courier New" w:hAnsi="Courier New" w:cs="Courier New" w:hint="default"/>
      </w:rPr>
    </w:lvl>
    <w:lvl w:ilvl="2" w:tplc="04050005" w:tentative="1">
      <w:start w:val="1"/>
      <w:numFmt w:val="bullet"/>
      <w:lvlText w:val=""/>
      <w:lvlJc w:val="left"/>
      <w:pPr>
        <w:ind w:left="3785" w:hanging="360"/>
      </w:pPr>
      <w:rPr>
        <w:rFonts w:ascii="Wingdings" w:hAnsi="Wingdings" w:hint="default"/>
      </w:rPr>
    </w:lvl>
    <w:lvl w:ilvl="3" w:tplc="04050001" w:tentative="1">
      <w:start w:val="1"/>
      <w:numFmt w:val="bullet"/>
      <w:lvlText w:val=""/>
      <w:lvlJc w:val="left"/>
      <w:pPr>
        <w:ind w:left="4505" w:hanging="360"/>
      </w:pPr>
      <w:rPr>
        <w:rFonts w:ascii="Symbol" w:hAnsi="Symbol" w:hint="default"/>
      </w:rPr>
    </w:lvl>
    <w:lvl w:ilvl="4" w:tplc="04050003" w:tentative="1">
      <w:start w:val="1"/>
      <w:numFmt w:val="bullet"/>
      <w:lvlText w:val="o"/>
      <w:lvlJc w:val="left"/>
      <w:pPr>
        <w:ind w:left="5225" w:hanging="360"/>
      </w:pPr>
      <w:rPr>
        <w:rFonts w:ascii="Courier New" w:hAnsi="Courier New" w:cs="Courier New" w:hint="default"/>
      </w:rPr>
    </w:lvl>
    <w:lvl w:ilvl="5" w:tplc="04050005" w:tentative="1">
      <w:start w:val="1"/>
      <w:numFmt w:val="bullet"/>
      <w:lvlText w:val=""/>
      <w:lvlJc w:val="left"/>
      <w:pPr>
        <w:ind w:left="5945" w:hanging="360"/>
      </w:pPr>
      <w:rPr>
        <w:rFonts w:ascii="Wingdings" w:hAnsi="Wingdings" w:hint="default"/>
      </w:rPr>
    </w:lvl>
    <w:lvl w:ilvl="6" w:tplc="04050001" w:tentative="1">
      <w:start w:val="1"/>
      <w:numFmt w:val="bullet"/>
      <w:lvlText w:val=""/>
      <w:lvlJc w:val="left"/>
      <w:pPr>
        <w:ind w:left="6665" w:hanging="360"/>
      </w:pPr>
      <w:rPr>
        <w:rFonts w:ascii="Symbol" w:hAnsi="Symbol" w:hint="default"/>
      </w:rPr>
    </w:lvl>
    <w:lvl w:ilvl="7" w:tplc="04050003" w:tentative="1">
      <w:start w:val="1"/>
      <w:numFmt w:val="bullet"/>
      <w:lvlText w:val="o"/>
      <w:lvlJc w:val="left"/>
      <w:pPr>
        <w:ind w:left="7385" w:hanging="360"/>
      </w:pPr>
      <w:rPr>
        <w:rFonts w:ascii="Courier New" w:hAnsi="Courier New" w:cs="Courier New" w:hint="default"/>
      </w:rPr>
    </w:lvl>
    <w:lvl w:ilvl="8" w:tplc="04050005" w:tentative="1">
      <w:start w:val="1"/>
      <w:numFmt w:val="bullet"/>
      <w:lvlText w:val=""/>
      <w:lvlJc w:val="left"/>
      <w:pPr>
        <w:ind w:left="8105" w:hanging="360"/>
      </w:pPr>
      <w:rPr>
        <w:rFonts w:ascii="Wingdings" w:hAnsi="Wingdings" w:hint="default"/>
      </w:rPr>
    </w:lvl>
  </w:abstractNum>
  <w:num w:numId="1">
    <w:abstractNumId w:val="1"/>
  </w:num>
  <w:num w:numId="2">
    <w:abstractNumId w:val="1"/>
  </w:num>
  <w:num w:numId="3">
    <w:abstractNumId w:val="6"/>
  </w:num>
  <w:num w:numId="4">
    <w:abstractNumId w:val="3"/>
  </w:num>
  <w:num w:numId="5">
    <w:abstractNumId w:val="3"/>
    <w:lvlOverride w:ilvl="0">
      <w:startOverride w:val="1"/>
    </w:lvlOverride>
  </w:num>
  <w:num w:numId="6">
    <w:abstractNumId w:val="7"/>
  </w:num>
  <w:num w:numId="7">
    <w:abstractNumId w:val="0"/>
  </w:num>
  <w:num w:numId="8">
    <w:abstractNumId w:val="2"/>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0"/>
  </w:num>
  <w:num w:numId="11">
    <w:abstractNumId w:val="8"/>
  </w:num>
  <w:num w:numId="12">
    <w:abstractNumId w:val="4"/>
  </w:num>
  <w:num w:numId="13">
    <w:abstractNumId w:val="5"/>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0677"/>
    <w:rsid w:val="000012BF"/>
    <w:rsid w:val="000015E1"/>
    <w:rsid w:val="000207AF"/>
    <w:rsid w:val="0002396B"/>
    <w:rsid w:val="000247BE"/>
    <w:rsid w:val="00042200"/>
    <w:rsid w:val="00053ED1"/>
    <w:rsid w:val="000B058C"/>
    <w:rsid w:val="000C3A94"/>
    <w:rsid w:val="000D12B0"/>
    <w:rsid w:val="000D1659"/>
    <w:rsid w:val="000E24FD"/>
    <w:rsid w:val="000F657D"/>
    <w:rsid w:val="000F69E1"/>
    <w:rsid w:val="001158F6"/>
    <w:rsid w:val="00134C09"/>
    <w:rsid w:val="00141AD1"/>
    <w:rsid w:val="00151F04"/>
    <w:rsid w:val="00187975"/>
    <w:rsid w:val="00192610"/>
    <w:rsid w:val="00196495"/>
    <w:rsid w:val="001A2B04"/>
    <w:rsid w:val="001B36D1"/>
    <w:rsid w:val="001B5BBD"/>
    <w:rsid w:val="001B768B"/>
    <w:rsid w:val="001D0B1B"/>
    <w:rsid w:val="001D328B"/>
    <w:rsid w:val="001E4A67"/>
    <w:rsid w:val="001E6398"/>
    <w:rsid w:val="001F4CB1"/>
    <w:rsid w:val="001F6C8D"/>
    <w:rsid w:val="002229B5"/>
    <w:rsid w:val="002E110C"/>
    <w:rsid w:val="002F13E2"/>
    <w:rsid w:val="002F5D82"/>
    <w:rsid w:val="00316F6D"/>
    <w:rsid w:val="00330508"/>
    <w:rsid w:val="00345A23"/>
    <w:rsid w:val="0035167E"/>
    <w:rsid w:val="0037630B"/>
    <w:rsid w:val="0037649D"/>
    <w:rsid w:val="003929D6"/>
    <w:rsid w:val="003B1790"/>
    <w:rsid w:val="003B66AC"/>
    <w:rsid w:val="003C4666"/>
    <w:rsid w:val="003C55D4"/>
    <w:rsid w:val="003D63BF"/>
    <w:rsid w:val="004063C3"/>
    <w:rsid w:val="00406FDB"/>
    <w:rsid w:val="004229E3"/>
    <w:rsid w:val="00443501"/>
    <w:rsid w:val="00446843"/>
    <w:rsid w:val="00452F02"/>
    <w:rsid w:val="00463A07"/>
    <w:rsid w:val="004676B4"/>
    <w:rsid w:val="004827C7"/>
    <w:rsid w:val="004864A9"/>
    <w:rsid w:val="004A00CB"/>
    <w:rsid w:val="004B0B26"/>
    <w:rsid w:val="004B6F00"/>
    <w:rsid w:val="004C54C3"/>
    <w:rsid w:val="004F0809"/>
    <w:rsid w:val="005001C4"/>
    <w:rsid w:val="00513BF7"/>
    <w:rsid w:val="0053352B"/>
    <w:rsid w:val="00542932"/>
    <w:rsid w:val="005533AB"/>
    <w:rsid w:val="0055442B"/>
    <w:rsid w:val="005558FF"/>
    <w:rsid w:val="005803A8"/>
    <w:rsid w:val="00583946"/>
    <w:rsid w:val="005A25A0"/>
    <w:rsid w:val="005A723C"/>
    <w:rsid w:val="005B0BAA"/>
    <w:rsid w:val="005C1A74"/>
    <w:rsid w:val="005F76C3"/>
    <w:rsid w:val="0064059E"/>
    <w:rsid w:val="006533F0"/>
    <w:rsid w:val="00692BF3"/>
    <w:rsid w:val="006A476D"/>
    <w:rsid w:val="006E0B61"/>
    <w:rsid w:val="006F0939"/>
    <w:rsid w:val="006F78FC"/>
    <w:rsid w:val="0071057B"/>
    <w:rsid w:val="0071711C"/>
    <w:rsid w:val="007227BE"/>
    <w:rsid w:val="00723843"/>
    <w:rsid w:val="00723AFE"/>
    <w:rsid w:val="007312DC"/>
    <w:rsid w:val="00731475"/>
    <w:rsid w:val="00770194"/>
    <w:rsid w:val="00776A25"/>
    <w:rsid w:val="0079105D"/>
    <w:rsid w:val="007C086A"/>
    <w:rsid w:val="007D1747"/>
    <w:rsid w:val="007E1142"/>
    <w:rsid w:val="007E373F"/>
    <w:rsid w:val="00802138"/>
    <w:rsid w:val="0081248E"/>
    <w:rsid w:val="00864A57"/>
    <w:rsid w:val="0089226F"/>
    <w:rsid w:val="008B487C"/>
    <w:rsid w:val="008C51FA"/>
    <w:rsid w:val="008C5ED3"/>
    <w:rsid w:val="008E0A01"/>
    <w:rsid w:val="008E15F1"/>
    <w:rsid w:val="008E2387"/>
    <w:rsid w:val="008E23F8"/>
    <w:rsid w:val="008E75AA"/>
    <w:rsid w:val="009009DB"/>
    <w:rsid w:val="00901002"/>
    <w:rsid w:val="0090402A"/>
    <w:rsid w:val="00940D59"/>
    <w:rsid w:val="00944698"/>
    <w:rsid w:val="00947848"/>
    <w:rsid w:val="00980D68"/>
    <w:rsid w:val="009D3147"/>
    <w:rsid w:val="009F606E"/>
    <w:rsid w:val="00A15546"/>
    <w:rsid w:val="00A2002A"/>
    <w:rsid w:val="00A2559F"/>
    <w:rsid w:val="00A35C9A"/>
    <w:rsid w:val="00A370A0"/>
    <w:rsid w:val="00A57DD2"/>
    <w:rsid w:val="00AB36EE"/>
    <w:rsid w:val="00AB4A21"/>
    <w:rsid w:val="00AC3DF8"/>
    <w:rsid w:val="00AD17E5"/>
    <w:rsid w:val="00AF44C2"/>
    <w:rsid w:val="00B51B21"/>
    <w:rsid w:val="00B52149"/>
    <w:rsid w:val="00B572BF"/>
    <w:rsid w:val="00B60DB2"/>
    <w:rsid w:val="00B82DFE"/>
    <w:rsid w:val="00B846E9"/>
    <w:rsid w:val="00BA5F1E"/>
    <w:rsid w:val="00BC491B"/>
    <w:rsid w:val="00BC4B33"/>
    <w:rsid w:val="00BD2B5E"/>
    <w:rsid w:val="00BD3167"/>
    <w:rsid w:val="00BF4074"/>
    <w:rsid w:val="00C04323"/>
    <w:rsid w:val="00C24105"/>
    <w:rsid w:val="00C62E2D"/>
    <w:rsid w:val="00C6515C"/>
    <w:rsid w:val="00C86EBD"/>
    <w:rsid w:val="00C94A4D"/>
    <w:rsid w:val="00CA5E01"/>
    <w:rsid w:val="00CC53EE"/>
    <w:rsid w:val="00CE0677"/>
    <w:rsid w:val="00CE1BFE"/>
    <w:rsid w:val="00CE48ED"/>
    <w:rsid w:val="00CE677C"/>
    <w:rsid w:val="00D222E3"/>
    <w:rsid w:val="00D52444"/>
    <w:rsid w:val="00D63169"/>
    <w:rsid w:val="00D63D85"/>
    <w:rsid w:val="00D76DB5"/>
    <w:rsid w:val="00DA6180"/>
    <w:rsid w:val="00DC1818"/>
    <w:rsid w:val="00DE3A5C"/>
    <w:rsid w:val="00E00C64"/>
    <w:rsid w:val="00E07307"/>
    <w:rsid w:val="00E077F7"/>
    <w:rsid w:val="00E3543B"/>
    <w:rsid w:val="00E41AEC"/>
    <w:rsid w:val="00E4534C"/>
    <w:rsid w:val="00E50DFC"/>
    <w:rsid w:val="00EB6103"/>
    <w:rsid w:val="00EC2D00"/>
    <w:rsid w:val="00EC4001"/>
    <w:rsid w:val="00EF24B6"/>
    <w:rsid w:val="00EF5F0C"/>
    <w:rsid w:val="00F27757"/>
    <w:rsid w:val="00F60730"/>
    <w:rsid w:val="00F629A1"/>
    <w:rsid w:val="00F73F14"/>
    <w:rsid w:val="00FA3328"/>
    <w:rsid w:val="00FB3191"/>
    <w:rsid w:val="00FB62D9"/>
    <w:rsid w:val="00FC45BA"/>
    <w:rsid w:val="00FE323A"/>
    <w:rsid w:val="00FE7FF3"/>
    <w:rsid w:val="00FF0033"/>
    <w:rsid w:val="00FF1735"/>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981372"/>
  <w15:chartTrackingRefBased/>
  <w15:docId w15:val="{62F62554-FADB-4497-9053-3C2599A75A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ln">
    <w:name w:val="Normal"/>
    <w:qFormat/>
    <w:rsid w:val="00134C09"/>
    <w:pPr>
      <w:spacing w:line="312" w:lineRule="auto"/>
    </w:pPr>
    <w:rPr>
      <w:rFonts w:ascii="Times New Roman" w:hAnsi="Times New Roman"/>
      <w:sz w:val="24"/>
    </w:rPr>
  </w:style>
  <w:style w:type="paragraph" w:styleId="Nadpis1">
    <w:name w:val="heading 1"/>
    <w:basedOn w:val="Normln"/>
    <w:next w:val="Normln"/>
    <w:link w:val="Nadpis1Char"/>
    <w:uiPriority w:val="9"/>
    <w:qFormat/>
    <w:rsid w:val="00DE3A5C"/>
    <w:pPr>
      <w:keepNext/>
      <w:keepLines/>
      <w:numPr>
        <w:numId w:val="1"/>
      </w:numPr>
      <w:spacing w:before="240" w:after="0"/>
      <w:ind w:left="432"/>
      <w:outlineLvl w:val="0"/>
    </w:pPr>
    <w:rPr>
      <w:rFonts w:eastAsiaTheme="majorEastAsia" w:cstheme="majorBidi"/>
      <w:b/>
      <w:smallCaps/>
      <w:color w:val="000000" w:themeColor="text1"/>
      <w:sz w:val="28"/>
      <w:szCs w:val="32"/>
    </w:rPr>
  </w:style>
  <w:style w:type="paragraph" w:styleId="Nadpis2">
    <w:name w:val="heading 2"/>
    <w:basedOn w:val="Normln"/>
    <w:next w:val="Normln"/>
    <w:link w:val="Nadpis2Char"/>
    <w:uiPriority w:val="9"/>
    <w:unhideWhenUsed/>
    <w:qFormat/>
    <w:rsid w:val="00F629A1"/>
    <w:pPr>
      <w:keepNext/>
      <w:keepLines/>
      <w:numPr>
        <w:ilvl w:val="1"/>
        <w:numId w:val="1"/>
      </w:numPr>
      <w:spacing w:before="40" w:after="0"/>
      <w:ind w:left="576"/>
      <w:outlineLvl w:val="1"/>
    </w:pPr>
    <w:rPr>
      <w:rFonts w:eastAsiaTheme="majorEastAsia" w:cstheme="majorBidi"/>
      <w:b/>
      <w:sz w:val="28"/>
      <w:szCs w:val="26"/>
    </w:rPr>
  </w:style>
  <w:style w:type="paragraph" w:styleId="Nadpis3">
    <w:name w:val="heading 3"/>
    <w:basedOn w:val="Normln"/>
    <w:next w:val="Normln"/>
    <w:link w:val="Nadpis3Char"/>
    <w:uiPriority w:val="9"/>
    <w:unhideWhenUsed/>
    <w:qFormat/>
    <w:rsid w:val="00F629A1"/>
    <w:pPr>
      <w:keepNext/>
      <w:keepLines/>
      <w:numPr>
        <w:ilvl w:val="2"/>
        <w:numId w:val="1"/>
      </w:numPr>
      <w:spacing w:before="40" w:after="0"/>
      <w:outlineLvl w:val="2"/>
    </w:pPr>
    <w:rPr>
      <w:rFonts w:eastAsiaTheme="majorEastAsia" w:cstheme="majorBidi"/>
      <w:sz w:val="28"/>
      <w:szCs w:val="24"/>
    </w:rPr>
  </w:style>
  <w:style w:type="paragraph" w:styleId="Nadpis4">
    <w:name w:val="heading 4"/>
    <w:basedOn w:val="Normln"/>
    <w:next w:val="Normln"/>
    <w:link w:val="Nadpis4Char"/>
    <w:uiPriority w:val="9"/>
    <w:unhideWhenUsed/>
    <w:qFormat/>
    <w:rsid w:val="008E15F1"/>
    <w:pPr>
      <w:keepNext/>
      <w:keepLines/>
      <w:spacing w:before="40" w:after="0"/>
      <w:outlineLvl w:val="3"/>
    </w:pPr>
    <w:rPr>
      <w:rFonts w:eastAsiaTheme="majorEastAsia" w:cstheme="majorBidi"/>
      <w:b/>
      <w:i/>
      <w:iCs/>
      <w:color w:val="000000" w:themeColor="text1"/>
    </w:rPr>
  </w:style>
  <w:style w:type="paragraph" w:styleId="Nadpis5">
    <w:name w:val="heading 5"/>
    <w:basedOn w:val="Normln"/>
    <w:next w:val="Normln"/>
    <w:link w:val="Nadpis5Char"/>
    <w:uiPriority w:val="9"/>
    <w:semiHidden/>
    <w:unhideWhenUsed/>
    <w:qFormat/>
    <w:rsid w:val="008C5ED3"/>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Nadpis6">
    <w:name w:val="heading 6"/>
    <w:basedOn w:val="Normln"/>
    <w:next w:val="Normln"/>
    <w:link w:val="Nadpis6Char"/>
    <w:uiPriority w:val="9"/>
    <w:semiHidden/>
    <w:unhideWhenUsed/>
    <w:qFormat/>
    <w:rsid w:val="008C5ED3"/>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Nadpis7">
    <w:name w:val="heading 7"/>
    <w:basedOn w:val="Normln"/>
    <w:next w:val="Normln"/>
    <w:link w:val="Nadpis7Char"/>
    <w:uiPriority w:val="9"/>
    <w:semiHidden/>
    <w:unhideWhenUsed/>
    <w:qFormat/>
    <w:rsid w:val="008C5ED3"/>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Nadpis8">
    <w:name w:val="heading 8"/>
    <w:basedOn w:val="Normln"/>
    <w:next w:val="Normln"/>
    <w:link w:val="Nadpis8Char"/>
    <w:uiPriority w:val="9"/>
    <w:semiHidden/>
    <w:unhideWhenUsed/>
    <w:qFormat/>
    <w:rsid w:val="008C5ED3"/>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Nadpis9">
    <w:name w:val="heading 9"/>
    <w:basedOn w:val="Normln"/>
    <w:next w:val="Normln"/>
    <w:link w:val="Nadpis9Char"/>
    <w:uiPriority w:val="9"/>
    <w:semiHidden/>
    <w:unhideWhenUsed/>
    <w:qFormat/>
    <w:rsid w:val="008C5ED3"/>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Nzev">
    <w:name w:val="Title"/>
    <w:basedOn w:val="Normln"/>
    <w:next w:val="Normln"/>
    <w:link w:val="NzevChar"/>
    <w:uiPriority w:val="10"/>
    <w:qFormat/>
    <w:rsid w:val="008E23F8"/>
    <w:pPr>
      <w:numPr>
        <w:numId w:val="4"/>
      </w:numPr>
      <w:spacing w:before="120" w:after="120" w:line="240" w:lineRule="auto"/>
      <w:contextualSpacing/>
    </w:pPr>
    <w:rPr>
      <w:rFonts w:eastAsiaTheme="majorEastAsia" w:cstheme="majorBidi"/>
      <w:spacing w:val="-10"/>
      <w:kern w:val="28"/>
      <w:sz w:val="40"/>
      <w:szCs w:val="56"/>
    </w:rPr>
  </w:style>
  <w:style w:type="character" w:customStyle="1" w:styleId="NzevChar">
    <w:name w:val="Název Char"/>
    <w:basedOn w:val="Standardnpsmoodstavce"/>
    <w:link w:val="Nzev"/>
    <w:uiPriority w:val="10"/>
    <w:rsid w:val="008E23F8"/>
    <w:rPr>
      <w:rFonts w:ascii="Times New Roman" w:eastAsiaTheme="majorEastAsia" w:hAnsi="Times New Roman" w:cstheme="majorBidi"/>
      <w:spacing w:val="-10"/>
      <w:kern w:val="28"/>
      <w:sz w:val="40"/>
      <w:szCs w:val="56"/>
    </w:rPr>
  </w:style>
  <w:style w:type="character" w:customStyle="1" w:styleId="Nadpis2Char">
    <w:name w:val="Nadpis 2 Char"/>
    <w:basedOn w:val="Standardnpsmoodstavce"/>
    <w:link w:val="Nadpis2"/>
    <w:uiPriority w:val="9"/>
    <w:rsid w:val="00F629A1"/>
    <w:rPr>
      <w:rFonts w:ascii="Times New Roman" w:eastAsiaTheme="majorEastAsia" w:hAnsi="Times New Roman" w:cstheme="majorBidi"/>
      <w:b/>
      <w:sz w:val="28"/>
      <w:szCs w:val="26"/>
    </w:rPr>
  </w:style>
  <w:style w:type="character" w:customStyle="1" w:styleId="Nadpis1Char">
    <w:name w:val="Nadpis 1 Char"/>
    <w:basedOn w:val="Standardnpsmoodstavce"/>
    <w:link w:val="Nadpis1"/>
    <w:uiPriority w:val="9"/>
    <w:rsid w:val="00DE3A5C"/>
    <w:rPr>
      <w:rFonts w:ascii="Times New Roman" w:eastAsiaTheme="majorEastAsia" w:hAnsi="Times New Roman" w:cstheme="majorBidi"/>
      <w:b/>
      <w:smallCaps/>
      <w:color w:val="000000" w:themeColor="text1"/>
      <w:sz w:val="28"/>
      <w:szCs w:val="32"/>
    </w:rPr>
  </w:style>
  <w:style w:type="character" w:customStyle="1" w:styleId="Nadpis3Char">
    <w:name w:val="Nadpis 3 Char"/>
    <w:basedOn w:val="Standardnpsmoodstavce"/>
    <w:link w:val="Nadpis3"/>
    <w:uiPriority w:val="9"/>
    <w:rsid w:val="00F629A1"/>
    <w:rPr>
      <w:rFonts w:ascii="Times New Roman" w:eastAsiaTheme="majorEastAsia" w:hAnsi="Times New Roman" w:cstheme="majorBidi"/>
      <w:sz w:val="28"/>
      <w:szCs w:val="24"/>
    </w:rPr>
  </w:style>
  <w:style w:type="character" w:styleId="Zstupntext">
    <w:name w:val="Placeholder Text"/>
    <w:basedOn w:val="Standardnpsmoodstavce"/>
    <w:uiPriority w:val="99"/>
    <w:semiHidden/>
    <w:rsid w:val="004864A9"/>
    <w:rPr>
      <w:color w:val="808080"/>
    </w:rPr>
  </w:style>
  <w:style w:type="table" w:styleId="Mkatabulky">
    <w:name w:val="Table Grid"/>
    <w:basedOn w:val="Normlntabulka"/>
    <w:uiPriority w:val="39"/>
    <w:rsid w:val="00D22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ulek">
    <w:name w:val="caption"/>
    <w:basedOn w:val="Normln"/>
    <w:next w:val="Normln"/>
    <w:uiPriority w:val="35"/>
    <w:unhideWhenUsed/>
    <w:qFormat/>
    <w:rsid w:val="00B51B21"/>
    <w:pPr>
      <w:spacing w:after="200" w:line="240" w:lineRule="auto"/>
    </w:pPr>
    <w:rPr>
      <w:i/>
      <w:iCs/>
      <w:sz w:val="22"/>
      <w:szCs w:val="18"/>
    </w:rPr>
  </w:style>
  <w:style w:type="paragraph" w:styleId="Odstavecseseznamem">
    <w:name w:val="List Paragraph"/>
    <w:basedOn w:val="Normln"/>
    <w:uiPriority w:val="34"/>
    <w:qFormat/>
    <w:rsid w:val="000D1659"/>
    <w:pPr>
      <w:ind w:left="720"/>
      <w:contextualSpacing/>
    </w:pPr>
  </w:style>
  <w:style w:type="character" w:customStyle="1" w:styleId="Nadpis4Char">
    <w:name w:val="Nadpis 4 Char"/>
    <w:basedOn w:val="Standardnpsmoodstavce"/>
    <w:link w:val="Nadpis4"/>
    <w:uiPriority w:val="9"/>
    <w:rsid w:val="008E15F1"/>
    <w:rPr>
      <w:rFonts w:ascii="Times New Roman" w:eastAsiaTheme="majorEastAsia" w:hAnsi="Times New Roman" w:cstheme="majorBidi"/>
      <w:b/>
      <w:i/>
      <w:iCs/>
      <w:color w:val="000000" w:themeColor="text1"/>
      <w:sz w:val="24"/>
    </w:rPr>
  </w:style>
  <w:style w:type="character" w:customStyle="1" w:styleId="Nadpis5Char">
    <w:name w:val="Nadpis 5 Char"/>
    <w:basedOn w:val="Standardnpsmoodstavce"/>
    <w:link w:val="Nadpis5"/>
    <w:uiPriority w:val="9"/>
    <w:semiHidden/>
    <w:rsid w:val="008C5ED3"/>
    <w:rPr>
      <w:rFonts w:asciiTheme="majorHAnsi" w:eastAsiaTheme="majorEastAsia" w:hAnsiTheme="majorHAnsi" w:cstheme="majorBidi"/>
      <w:color w:val="2E74B5" w:themeColor="accent1" w:themeShade="BF"/>
      <w:sz w:val="24"/>
    </w:rPr>
  </w:style>
  <w:style w:type="character" w:customStyle="1" w:styleId="Nadpis6Char">
    <w:name w:val="Nadpis 6 Char"/>
    <w:basedOn w:val="Standardnpsmoodstavce"/>
    <w:link w:val="Nadpis6"/>
    <w:uiPriority w:val="9"/>
    <w:semiHidden/>
    <w:rsid w:val="008C5ED3"/>
    <w:rPr>
      <w:rFonts w:asciiTheme="majorHAnsi" w:eastAsiaTheme="majorEastAsia" w:hAnsiTheme="majorHAnsi" w:cstheme="majorBidi"/>
      <w:color w:val="1F4D78" w:themeColor="accent1" w:themeShade="7F"/>
      <w:sz w:val="24"/>
    </w:rPr>
  </w:style>
  <w:style w:type="character" w:customStyle="1" w:styleId="Nadpis7Char">
    <w:name w:val="Nadpis 7 Char"/>
    <w:basedOn w:val="Standardnpsmoodstavce"/>
    <w:link w:val="Nadpis7"/>
    <w:uiPriority w:val="9"/>
    <w:semiHidden/>
    <w:rsid w:val="008C5ED3"/>
    <w:rPr>
      <w:rFonts w:asciiTheme="majorHAnsi" w:eastAsiaTheme="majorEastAsia" w:hAnsiTheme="majorHAnsi" w:cstheme="majorBidi"/>
      <w:i/>
      <w:iCs/>
      <w:color w:val="1F4D78" w:themeColor="accent1" w:themeShade="7F"/>
      <w:sz w:val="24"/>
    </w:rPr>
  </w:style>
  <w:style w:type="character" w:customStyle="1" w:styleId="Nadpis8Char">
    <w:name w:val="Nadpis 8 Char"/>
    <w:basedOn w:val="Standardnpsmoodstavce"/>
    <w:link w:val="Nadpis8"/>
    <w:uiPriority w:val="9"/>
    <w:semiHidden/>
    <w:rsid w:val="008C5ED3"/>
    <w:rPr>
      <w:rFonts w:asciiTheme="majorHAnsi" w:eastAsiaTheme="majorEastAsia" w:hAnsiTheme="majorHAnsi" w:cstheme="majorBidi"/>
      <w:color w:val="272727" w:themeColor="text1" w:themeTint="D8"/>
      <w:sz w:val="21"/>
      <w:szCs w:val="21"/>
    </w:rPr>
  </w:style>
  <w:style w:type="character" w:customStyle="1" w:styleId="Nadpis9Char">
    <w:name w:val="Nadpis 9 Char"/>
    <w:basedOn w:val="Standardnpsmoodstavce"/>
    <w:link w:val="Nadpis9"/>
    <w:uiPriority w:val="9"/>
    <w:semiHidden/>
    <w:rsid w:val="008C5ED3"/>
    <w:rPr>
      <w:rFonts w:asciiTheme="majorHAnsi" w:eastAsiaTheme="majorEastAsia" w:hAnsiTheme="majorHAnsi" w:cstheme="majorBidi"/>
      <w:i/>
      <w:iCs/>
      <w:color w:val="272727" w:themeColor="text1" w:themeTint="D8"/>
      <w:sz w:val="21"/>
      <w:szCs w:val="21"/>
    </w:rPr>
  </w:style>
  <w:style w:type="paragraph" w:styleId="Nadpisobsahu">
    <w:name w:val="TOC Heading"/>
    <w:basedOn w:val="Nadpis1"/>
    <w:next w:val="Normln"/>
    <w:uiPriority w:val="39"/>
    <w:unhideWhenUsed/>
    <w:qFormat/>
    <w:rsid w:val="004B6F00"/>
    <w:pPr>
      <w:numPr>
        <w:numId w:val="0"/>
      </w:numPr>
      <w:spacing w:line="259" w:lineRule="auto"/>
      <w:outlineLvl w:val="9"/>
    </w:pPr>
    <w:rPr>
      <w:rFonts w:asciiTheme="majorHAnsi" w:hAnsiTheme="majorHAnsi"/>
      <w:b w:val="0"/>
      <w:smallCaps w:val="0"/>
      <w:color w:val="2E74B5" w:themeColor="accent1" w:themeShade="BF"/>
      <w:sz w:val="32"/>
      <w:lang w:eastAsia="cs-CZ"/>
    </w:rPr>
  </w:style>
  <w:style w:type="paragraph" w:styleId="Obsah1">
    <w:name w:val="toc 1"/>
    <w:basedOn w:val="Normln"/>
    <w:next w:val="Normln"/>
    <w:autoRedefine/>
    <w:uiPriority w:val="39"/>
    <w:unhideWhenUsed/>
    <w:rsid w:val="004B6F00"/>
    <w:pPr>
      <w:spacing w:after="100"/>
    </w:pPr>
  </w:style>
  <w:style w:type="paragraph" w:styleId="Obsah2">
    <w:name w:val="toc 2"/>
    <w:basedOn w:val="Normln"/>
    <w:next w:val="Normln"/>
    <w:autoRedefine/>
    <w:uiPriority w:val="39"/>
    <w:unhideWhenUsed/>
    <w:rsid w:val="004B6F00"/>
    <w:pPr>
      <w:spacing w:after="100"/>
      <w:ind w:left="240"/>
    </w:pPr>
  </w:style>
  <w:style w:type="paragraph" w:styleId="Obsah3">
    <w:name w:val="toc 3"/>
    <w:basedOn w:val="Normln"/>
    <w:next w:val="Normln"/>
    <w:autoRedefine/>
    <w:uiPriority w:val="39"/>
    <w:unhideWhenUsed/>
    <w:rsid w:val="004B6F00"/>
    <w:pPr>
      <w:spacing w:after="100"/>
      <w:ind w:left="480"/>
    </w:pPr>
  </w:style>
  <w:style w:type="character" w:styleId="Hypertextovodkaz">
    <w:name w:val="Hyperlink"/>
    <w:basedOn w:val="Standardnpsmoodstavce"/>
    <w:uiPriority w:val="99"/>
    <w:unhideWhenUsed/>
    <w:rsid w:val="004B6F00"/>
    <w:rPr>
      <w:color w:val="0563C1" w:themeColor="hyperlink"/>
      <w:u w:val="single"/>
    </w:rPr>
  </w:style>
  <w:style w:type="paragraph" w:styleId="Zhlav">
    <w:name w:val="header"/>
    <w:basedOn w:val="Normln"/>
    <w:link w:val="ZhlavChar"/>
    <w:uiPriority w:val="99"/>
    <w:unhideWhenUsed/>
    <w:rsid w:val="001B768B"/>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1B768B"/>
    <w:rPr>
      <w:rFonts w:ascii="Times New Roman" w:hAnsi="Times New Roman"/>
      <w:sz w:val="24"/>
    </w:rPr>
  </w:style>
  <w:style w:type="paragraph" w:styleId="Zpat">
    <w:name w:val="footer"/>
    <w:basedOn w:val="Normln"/>
    <w:link w:val="ZpatChar"/>
    <w:uiPriority w:val="99"/>
    <w:unhideWhenUsed/>
    <w:rsid w:val="001B768B"/>
    <w:pPr>
      <w:tabs>
        <w:tab w:val="center" w:pos="4536"/>
        <w:tab w:val="right" w:pos="9072"/>
      </w:tabs>
      <w:spacing w:after="0" w:line="240" w:lineRule="auto"/>
    </w:pPr>
  </w:style>
  <w:style w:type="character" w:customStyle="1" w:styleId="ZpatChar">
    <w:name w:val="Zápatí Char"/>
    <w:basedOn w:val="Standardnpsmoodstavce"/>
    <w:link w:val="Zpat"/>
    <w:uiPriority w:val="99"/>
    <w:rsid w:val="001B768B"/>
    <w:rPr>
      <w:rFonts w:ascii="Times New Roman" w:hAnsi="Times New Roman"/>
      <w:sz w:val="24"/>
    </w:rPr>
  </w:style>
  <w:style w:type="paragraph" w:styleId="Seznamobrzk">
    <w:name w:val="table of figures"/>
    <w:basedOn w:val="Normln"/>
    <w:next w:val="Normln"/>
    <w:uiPriority w:val="99"/>
    <w:unhideWhenUsed/>
    <w:rsid w:val="00AC3DF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86F961-353A-4A17-86FD-B2B35D1AC9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0</Pages>
  <Words>15423</Words>
  <Characters>91002</Characters>
  <Application>Microsoft Office Word</Application>
  <DocSecurity>0</DocSecurity>
  <Lines>758</Lines>
  <Paragraphs>212</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6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yna.labudova@gmail.com</dc:creator>
  <cp:keywords/>
  <dc:description/>
  <cp:lastModifiedBy>kristyna.labudova@gmail.com</cp:lastModifiedBy>
  <cp:revision>3</cp:revision>
  <dcterms:created xsi:type="dcterms:W3CDTF">2016-12-20T18:38:00Z</dcterms:created>
  <dcterms:modified xsi:type="dcterms:W3CDTF">2016-12-20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6ff421b-b4f8-306a-87ee-e242c1f8f81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csl.mendeley.com/styles/6947853/iso690-author-date-FM-VSE</vt:lpwstr>
  </property>
  <property fmtid="{D5CDD505-2E9C-101B-9397-08002B2CF9AE}" pid="20" name="Mendeley Recent Style Name 7_1">
    <vt:lpwstr>ISO-690 (author-date, Czech) upraveno pro FM VŠ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